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3BC071EE" w:rsidR="00E93210" w:rsidRDefault="00E93210" w:rsidP="008633AC">
      <w:pPr>
        <w:pStyle w:val="MDPI21heading1"/>
        <w:numPr>
          <w:ilvl w:val="0"/>
          <w:numId w:val="26"/>
        </w:numPr>
        <w:rPr>
          <w:lang w:eastAsia="zh-CN"/>
        </w:rPr>
      </w:pPr>
      <w:r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48DBCC10" w14:textId="02AC1521" w:rsidR="00735236" w:rsidRDefault="00735236" w:rsidP="00461C17">
      <w:pPr>
        <w:pStyle w:val="MDPI21heading1"/>
        <w:numPr>
          <w:ilvl w:val="0"/>
          <w:numId w:val="26"/>
        </w:numPr>
      </w:pPr>
      <w:r>
        <w:t>Objectives</w:t>
      </w:r>
    </w:p>
    <w:p w14:paraId="671C027D" w14:textId="2A2722FB" w:rsidR="00735236" w:rsidRDefault="00004247" w:rsidP="00735236">
      <w:pPr>
        <w:pStyle w:val="MDPI31text"/>
      </w:pPr>
      <w:r>
        <w:t>The</w:t>
      </w:r>
      <w:r w:rsidR="00DF7608">
        <w:t xml:space="preserve"> </w:t>
      </w:r>
      <w:r w:rsidR="000A5F1C">
        <w:t>primary aim of this literature review</w:t>
      </w:r>
      <w:r w:rsidR="00DF7608">
        <w:t xml:space="preserve"> </w:t>
      </w:r>
      <w:commentRangeStart w:id="47"/>
      <w:r w:rsidR="00735236" w:rsidRPr="00735236">
        <w:t>study</w:t>
      </w:r>
      <w:r w:rsidR="000A5F1C">
        <w:t xml:space="preserve"> is </w:t>
      </w:r>
      <w:r w:rsidR="004A44D3">
        <w:t>to</w:t>
      </w:r>
      <w:r w:rsidR="000502EB">
        <w:t xml:space="preserve"> </w:t>
      </w:r>
      <w:r w:rsidR="00735236" w:rsidRPr="00735236">
        <w:t>evaluate</w:t>
      </w:r>
      <w:r w:rsidR="00695578">
        <w:t xml:space="preserve"> </w:t>
      </w:r>
      <w:r w:rsidR="00735236" w:rsidRPr="00735236">
        <w:t xml:space="preserve">published papers </w:t>
      </w:r>
      <w:r w:rsidR="00BF749B">
        <w:t xml:space="preserve">on smart sensing chair </w:t>
      </w:r>
      <w:r w:rsidR="00FA42EC">
        <w:t>systems</w:t>
      </w:r>
      <w:r w:rsidR="00236040">
        <w:t xml:space="preserve">, aiming to </w:t>
      </w:r>
      <w:r w:rsidR="00695578">
        <w:t>understand the</w:t>
      </w:r>
      <w:r w:rsidR="00363A61">
        <w:t xml:space="preserve"> methods being employed in posture classification</w:t>
      </w:r>
      <w:r w:rsidR="00735236" w:rsidRPr="00735236">
        <w:t xml:space="preserve">. By exploring existing studies, </w:t>
      </w:r>
      <w:r>
        <w:t xml:space="preserve">the objective is to have a comprehensive understanding </w:t>
      </w:r>
      <w:r w:rsidR="00FA7328">
        <w:t xml:space="preserve">of </w:t>
      </w:r>
      <w:r>
        <w:t>field of</w:t>
      </w:r>
      <w:r w:rsidR="00FA7328">
        <w:t xml:space="preserve"> </w:t>
      </w:r>
      <w:r w:rsidR="00735236" w:rsidRPr="00735236">
        <w:t>smart sensing chair</w:t>
      </w:r>
      <w:r>
        <w:t xml:space="preserve"> systems</w:t>
      </w:r>
      <w:r w:rsidR="00735236" w:rsidRPr="00735236">
        <w:t>.</w:t>
      </w:r>
      <w:commentRangeEnd w:id="47"/>
      <w:r w:rsidR="00C35DFC">
        <w:rPr>
          <w:rStyle w:val="CommentReference"/>
          <w:rFonts w:eastAsia="SimSun"/>
          <w:snapToGrid/>
          <w:lang w:eastAsia="zh-CN" w:bidi="ar-SA"/>
        </w:rPr>
        <w:commentReference w:id="47"/>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9F48D29" w14:textId="77777777" w:rsidR="003317E6" w:rsidRDefault="003317E6" w:rsidP="0071484F">
      <w:pPr>
        <w:pStyle w:val="MDPI31text"/>
      </w:pPr>
    </w:p>
    <w:p w14:paraId="6682BD94" w14:textId="13A91FDA" w:rsidR="00735236" w:rsidRDefault="00735236" w:rsidP="009634E5">
      <w:pPr>
        <w:pStyle w:val="MDPI22heading2"/>
      </w:pPr>
      <w:r>
        <w:t>Formulation of Research Questions</w:t>
      </w:r>
    </w:p>
    <w:p w14:paraId="33F11E3A" w14:textId="2F90D3CA" w:rsidR="00E443CF" w:rsidRDefault="00735236" w:rsidP="00732927">
      <w:pPr>
        <w:pStyle w:val="MDPI31text"/>
      </w:pPr>
      <w:r>
        <w:lastRenderedPageBreak/>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8"/>
      <w:r>
        <w:t>Google Scholar</w:t>
      </w:r>
      <w:commentRangeEnd w:id="48"/>
      <w:r w:rsidR="00CB770F">
        <w:rPr>
          <w:rStyle w:val="CommentReference"/>
          <w:rFonts w:eastAsia="SimSun"/>
          <w:snapToGrid/>
          <w:lang w:eastAsia="zh-CN" w:bidi="ar-SA"/>
        </w:rPr>
        <w:commentReference w:id="48"/>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9" w:author="Shiny Verghese" w:date="2024-01-18T09:39:00Z">
        <w:r w:rsidDel="00CB770F">
          <w:delText>Once the relevant research papers were found and collected, the data extraction phase was followed. This</w:delText>
        </w:r>
      </w:del>
      <w:ins w:id="50" w:author="Shiny Verghese" w:date="2024-01-18T09:39:00Z">
        <w:r w:rsidR="00CB770F">
          <w:t>The Data Extraction</w:t>
        </w:r>
      </w:ins>
      <w:r>
        <w:t xml:space="preserve"> phase </w:t>
      </w:r>
      <w:del w:id="51" w:author="Shiny Verghese" w:date="2024-01-18T09:39:00Z">
        <w:r w:rsidDel="00CB770F">
          <w:delText xml:space="preserve">is </w:delText>
        </w:r>
      </w:del>
      <w:r>
        <w:t xml:space="preserve">primarily focused on extracting the relevant information </w:t>
      </w:r>
      <w:del w:id="52" w:author="Shiny Verghese" w:date="2024-01-18T09:40:00Z">
        <w:r w:rsidDel="00CB770F">
          <w:delText>which relates</w:delText>
        </w:r>
      </w:del>
      <w:ins w:id="53" w:author="Shiny Verghese" w:date="2024-01-18T09:40:00Z">
        <w:r w:rsidR="00CB770F">
          <w:t>relating</w:t>
        </w:r>
      </w:ins>
      <w:r>
        <w:t xml:space="preserve"> </w:t>
      </w:r>
      <w:del w:id="54" w:author="Shiny Verghese" w:date="2024-01-18T09:40:00Z">
        <w:r w:rsidDel="00CB770F">
          <w:delText xml:space="preserve">back </w:delText>
        </w:r>
      </w:del>
      <w:r>
        <w:t>to the research questions</w:t>
      </w:r>
      <w:ins w:id="55"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56"/>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6"/>
      <w:r w:rsidR="006027AC">
        <w:rPr>
          <w:rStyle w:val="CommentReference"/>
          <w:rFonts w:eastAsia="SimSun"/>
          <w:snapToGrid/>
          <w:lang w:eastAsia="zh-CN" w:bidi="ar-SA"/>
        </w:rPr>
        <w:commentReference w:id="56"/>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36E5FDFB" w:rsidR="00735236" w:rsidRDefault="00163FF9" w:rsidP="00735236">
      <w:pPr>
        <w:pStyle w:val="MDPI31text"/>
      </w:pPr>
      <w:r>
        <w:t>As it was highlighted in the prior section</w:t>
      </w:r>
      <w:r w:rsidR="00870C6F">
        <w:t>,</w:t>
      </w:r>
      <w:commentRangeStart w:id="57"/>
      <w:commentRangeEnd w:id="57"/>
      <w:r w:rsidR="00CB770F">
        <w:rPr>
          <w:rStyle w:val="CommentReference"/>
          <w:rFonts w:eastAsia="SimSun"/>
          <w:snapToGrid/>
          <w:lang w:eastAsia="zh-CN" w:bidi="ar-SA"/>
        </w:rPr>
        <w:commentReference w:id="57"/>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proofErr w:type="gramStart"/>
      <w:r w:rsidR="0001720C">
        <w:t>Furthermore</w:t>
      </w:r>
      <w:proofErr w:type="gramEnd"/>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4B43A6C3" w:rsidR="00735236" w:rsidRDefault="00735236" w:rsidP="00735236">
      <w:pPr>
        <w:pStyle w:val="MDPI31text"/>
      </w:pPr>
      <w:del w:id="58" w:author="Shiny Verghese" w:date="2024-01-18T09:48:00Z">
        <w:r w:rsidDel="001E7DBA">
          <w:delText xml:space="preserve">As previously stated, </w:delText>
        </w:r>
      </w:del>
      <w:r w:rsidR="00BF1219">
        <w:t xml:space="preserve">Tan et al.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w:t>
      </w:r>
      <w:del w:id="59" w:author="Shiny Verghese" w:date="2024-01-18T09:48:00Z">
        <w:r w:rsidDel="001E7DBA">
          <w:delText xml:space="preserve">past few </w:delText>
        </w:r>
      </w:del>
      <w:r>
        <w:t xml:space="preserve">years, various research studies have implemented different variations of these smart sensing chair concepts </w:t>
      </w:r>
      <w:r w:rsidRPr="008B5CF5">
        <w:rPr>
          <w:color w:val="auto"/>
        </w:rPr>
        <w:t xml:space="preserve">ranging from different sensors to various classification methods </w:t>
      </w:r>
      <w:r w:rsidR="00717F4D" w:rsidRPr="008B5CF5">
        <w:rPr>
          <w:color w:val="auto"/>
        </w:rPr>
        <w:t>for</w:t>
      </w:r>
      <w:r w:rsidRPr="008B5CF5">
        <w:rPr>
          <w:color w:val="auto"/>
        </w:rPr>
        <w:t xml:space="preserve"> posture detection</w:t>
      </w:r>
      <w:r w:rsidR="00355AB5" w:rsidRPr="008B5CF5">
        <w:rPr>
          <w:color w:val="auto"/>
        </w:rPr>
        <w:t>.</w:t>
      </w:r>
      <w:r w:rsidRPr="008B5CF5">
        <w:rPr>
          <w:color w:val="auto"/>
        </w:rPr>
        <w:t xml:space="preserve"> </w:t>
      </w:r>
      <w:r w:rsidR="00355AB5" w:rsidRPr="008B5CF5">
        <w:rPr>
          <w:color w:val="auto"/>
        </w:rPr>
        <w:t>F</w:t>
      </w:r>
      <w:r w:rsidRPr="008B5CF5">
        <w:rPr>
          <w:color w:val="auto"/>
        </w:rPr>
        <w:t>igure</w:t>
      </w:r>
      <w:r w:rsidR="008B5CF5" w:rsidRPr="008B5CF5">
        <w:rPr>
          <w:color w:val="auto"/>
        </w:rPr>
        <w:t xml:space="preserve"> 5</w:t>
      </w:r>
      <w:r w:rsidRPr="008B5CF5">
        <w:rPr>
          <w:color w:val="auto"/>
        </w:rPr>
        <w:t xml:space="preserve"> gives a rough visualization of the</w:t>
      </w:r>
      <w:r w:rsidR="00FA2A7C">
        <w:rPr>
          <w:color w:val="auto"/>
        </w:rPr>
        <w:t xml:space="preserve"> research landscape on</w:t>
      </w:r>
      <w:r w:rsidRPr="008B5CF5">
        <w:rPr>
          <w:color w:val="auto"/>
        </w:rPr>
        <w:t xml:space="preserve"> smart sensing chair technology.</w:t>
      </w:r>
    </w:p>
    <w:p w14:paraId="4CFE6882" w14:textId="19B8128C" w:rsidR="00735236" w:rsidRDefault="003E1F6E" w:rsidP="00735236">
      <w:pPr>
        <w:pStyle w:val="MDPI52figure"/>
      </w:pPr>
      <w:commentRangeStart w:id="60"/>
      <w:commentRangeEnd w:id="60"/>
      <w:r>
        <w:rPr>
          <w:rStyle w:val="CommentReference"/>
          <w:rFonts w:eastAsia="SimSun"/>
          <w:snapToGrid/>
          <w:lang w:eastAsia="zh-CN" w:bidi="ar-SA"/>
        </w:rPr>
        <w:lastRenderedPageBreak/>
        <w:commentReference w:id="60"/>
      </w:r>
      <w:r w:rsidR="00435E48" w:rsidRPr="00435E48">
        <w:t xml:space="preserve"> </w:t>
      </w:r>
      <w:r w:rsidR="00435E48">
        <w:rPr>
          <w:noProof/>
        </w:rPr>
        <w:drawing>
          <wp:inline distT="0" distB="0" distL="0" distR="0" wp14:anchorId="312CF299" wp14:editId="75549FEB">
            <wp:extent cx="3391415" cy="3621633"/>
            <wp:effectExtent l="19050" t="19050" r="19050" b="17145"/>
            <wp:docPr id="913088613" name="Picture 1" descr="A bunch of white circles with green circl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088613" name="Picture 1" descr="A bunch of white circles with green circles with white tex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0858" cy="3642396"/>
                    </a:xfrm>
                    <a:prstGeom prst="rect">
                      <a:avLst/>
                    </a:prstGeom>
                    <a:noFill/>
                    <a:ln>
                      <a:solidFill>
                        <a:schemeClr val="tx1"/>
                      </a:solidFill>
                    </a:ln>
                  </pic:spPr>
                </pic:pic>
              </a:graphicData>
            </a:graphic>
          </wp:inline>
        </w:drawing>
      </w:r>
    </w:p>
    <w:p w14:paraId="05758A9F" w14:textId="2BE7E5A3" w:rsidR="000E10A1" w:rsidRDefault="000E10A1" w:rsidP="000E10A1">
      <w:pPr>
        <w:pStyle w:val="MDPI51figurecaption"/>
      </w:pPr>
      <w:r>
        <w:t xml:space="preserve">Figure </w:t>
      </w:r>
      <w:r w:rsidR="009450FE">
        <w:t>4</w:t>
      </w:r>
      <w:r>
        <w:t xml:space="preserve"> - </w:t>
      </w:r>
      <w:r w:rsidRPr="00890B2A">
        <w:t>Timeline Map of Similar Literatures</w:t>
      </w:r>
    </w:p>
    <w:p w14:paraId="214A22F8" w14:textId="0DF4DAAB" w:rsidR="00735236" w:rsidRDefault="00735236" w:rsidP="00735236">
      <w:pPr>
        <w:pStyle w:val="MDPI52figure"/>
      </w:pPr>
      <w:r>
        <w:rPr>
          <w:noProof/>
        </w:rPr>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561E421" w:rsidR="000E10A1" w:rsidRDefault="000E10A1" w:rsidP="00EB11BA">
      <w:pPr>
        <w:pStyle w:val="MDPI511onefigurecaption"/>
      </w:pPr>
      <w:commentRangeStart w:id="61"/>
      <w:r>
        <w:t xml:space="preserve">Figure </w:t>
      </w:r>
      <w:r w:rsidR="009450FE">
        <w:t>5</w:t>
      </w:r>
      <w:r>
        <w:t xml:space="preserve"> - </w:t>
      </w:r>
      <w:r w:rsidRPr="00DF4D4C">
        <w:t>A Map of Similar Studies on Smart Sensing Chairs</w:t>
      </w:r>
      <w:commentRangeEnd w:id="61"/>
      <w:r w:rsidR="003E1429">
        <w:rPr>
          <w:rStyle w:val="CommentReference"/>
          <w:noProof w:val="0"/>
          <w:lang w:bidi="ar-SA"/>
        </w:rPr>
        <w:commentReference w:id="61"/>
      </w: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62" w:author="Shiny Verghese" w:date="2024-01-18T09:50:00Z">
        <w:r w:rsidDel="001E7DBA">
          <w:delText>As anticipated, various scholarly papers</w:delText>
        </w:r>
      </w:del>
      <w:ins w:id="63" w:author="Shiny Verghese" w:date="2024-01-18T09:50:00Z">
        <w:r w:rsidR="001E7DBA">
          <w:t>The published studies</w:t>
        </w:r>
      </w:ins>
      <w:ins w:id="64" w:author="Shiny Verghese" w:date="2024-01-18T09:51:00Z">
        <w:r w:rsidR="001E7DBA">
          <w:t xml:space="preserve"> are based on the</w:t>
        </w:r>
      </w:ins>
      <w:r>
        <w:t xml:space="preserve"> use</w:t>
      </w:r>
      <w:ins w:id="65" w:author="Shiny Verghese" w:date="2024-01-18T09:51:00Z">
        <w:r w:rsidR="001E7DBA">
          <w:t xml:space="preserve"> of</w:t>
        </w:r>
      </w:ins>
      <w:r>
        <w:t xml:space="preserve"> </w:t>
      </w:r>
      <w:r w:rsidR="00B55FF5">
        <w:t>diverse types</w:t>
      </w:r>
      <w:r>
        <w:t xml:space="preserve"> of sensor devices to detect </w:t>
      </w:r>
      <w:del w:id="66"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23A341D6" w14:textId="77777777" w:rsidR="001D0990" w:rsidRDefault="001D0990" w:rsidP="00937748">
      <w:pPr>
        <w:pStyle w:val="MDPI31text"/>
      </w:pP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67"/>
      <w:r>
        <w:lastRenderedPageBreak/>
        <w:t>Sensing Chair using Pressure Sensors</w:t>
      </w:r>
      <w:commentRangeEnd w:id="67"/>
      <w:r w:rsidR="00941BF9">
        <w:rPr>
          <w:rStyle w:val="CommentReference"/>
          <w:rFonts w:eastAsia="SimSun"/>
          <w:i w:val="0"/>
          <w:noProof w:val="0"/>
          <w:snapToGrid/>
          <w:lang w:eastAsia="zh-CN" w:bidi="ar-SA"/>
        </w:rPr>
        <w:commentReference w:id="67"/>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proofErr w:type="gramStart"/>
      <w:r w:rsidR="007D4625">
        <w:rPr>
          <w:color w:val="auto"/>
        </w:rPr>
        <w:t>are</w:t>
      </w:r>
      <w:proofErr w:type="gramEnd"/>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12C969CF" w:rsidR="00735236" w:rsidRDefault="00735236" w:rsidP="00BB117C">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rsidR="004E2C8B">
        <w:t>The sensor’s raw data is most often obtained by connecting a</w:t>
      </w:r>
      <w:r w:rsidR="00392C34">
        <w:t xml:space="preserve"> microcontroller such as </w:t>
      </w:r>
      <w:proofErr w:type="gramStart"/>
      <w:r w:rsidR="00392C34">
        <w:t>a</w:t>
      </w:r>
      <w:proofErr w:type="gramEnd"/>
      <w:r w:rsidR="00392C34">
        <w:t xml:space="preserve"> Arduino or similar</w:t>
      </w:r>
      <w:r>
        <w:t>.</w:t>
      </w:r>
      <w:r w:rsidR="00BB117C">
        <w:t xml:space="preserve"> Figure 5 shows what a typical FSR look like </w:t>
      </w:r>
    </w:p>
    <w:p w14:paraId="1ED5F621" w14:textId="6441B58E" w:rsidR="00735236" w:rsidRDefault="00735236" w:rsidP="00735236">
      <w:pPr>
        <w:pStyle w:val="MDPI52figure"/>
      </w:pPr>
      <w:r>
        <w:rPr>
          <w:noProof/>
        </w:rPr>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fldSimple w:instr=" SEQ Figure \* ARABIC ">
        <w:r w:rsidR="0027042E">
          <w:rPr>
            <w:noProof/>
          </w:rPr>
          <w:t>5</w:t>
        </w:r>
      </w:fldSimple>
      <w:r>
        <w:t xml:space="preserve"> - </w:t>
      </w:r>
      <w:r w:rsidRPr="00EC5B1C">
        <w:t>A Force Sensing Resistor</w:t>
      </w:r>
    </w:p>
    <w:p w14:paraId="0632F519" w14:textId="6EB24B60" w:rsidR="0028456A" w:rsidRDefault="003523B2" w:rsidP="005D00DE">
      <w:pPr>
        <w:pStyle w:val="MDPI22heading2"/>
      </w:pPr>
      <w:r>
        <w:t>Cost</w:t>
      </w:r>
    </w:p>
    <w:p w14:paraId="18FFBBF7" w14:textId="2DCAD21E" w:rsidR="003523B2" w:rsidRDefault="003523B2" w:rsidP="0028456A">
      <w:pPr>
        <w:pStyle w:val="MDPI22heading2"/>
      </w:pPr>
      <w:r>
        <w:t>Accuracy</w:t>
      </w:r>
    </w:p>
    <w:p w14:paraId="004B0D72" w14:textId="77777777" w:rsidR="005D00DE" w:rsidRDefault="005D00DE" w:rsidP="0028456A">
      <w:pPr>
        <w:pStyle w:val="MDPI22heading2"/>
      </w:pPr>
    </w:p>
    <w:p w14:paraId="23E13B7C" w14:textId="77777777" w:rsidR="00DD2DDD" w:rsidRDefault="00DD2DDD" w:rsidP="00DD2DDD">
      <w:pPr>
        <w:pStyle w:val="MDPI23heading3"/>
      </w:pPr>
      <w:bookmarkStart w:id="68" w:name="_Hlk156231641"/>
      <w:r>
        <w:t>Textile Pressure Sensor</w:t>
      </w:r>
    </w:p>
    <w:bookmarkEnd w:id="68"/>
    <w:p w14:paraId="12B3B8F3" w14:textId="475882FA"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EA6FF7">
        <w:instrText xml:space="preserve"> ADDIN ZOTERO_ITEM CSL_CITATION {"citationID":"3bfVT9j4","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EA6FF7" w:rsidRPr="00EA6FF7">
        <w:t>[16]</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3563BEA3" w:rsidR="00DD2DDD" w:rsidRDefault="00DD2DDD" w:rsidP="00DD2DDD">
      <w:pPr>
        <w:pStyle w:val="MDPI511onefigurecaption"/>
      </w:pPr>
      <w:r w:rsidRPr="00943C10">
        <w:rPr>
          <w:lang w:val="fr-FR"/>
          <w:rPrChange w:id="69" w:author="Janusz Kulon" w:date="2024-01-18T12:44:00Z">
            <w:rPr/>
          </w:rPrChange>
        </w:rPr>
        <w:t xml:space="preserve">Figure </w:t>
      </w:r>
      <w:r>
        <w:fldChar w:fldCharType="begin"/>
      </w:r>
      <w:r w:rsidRPr="00943C10">
        <w:rPr>
          <w:lang w:val="fr-FR"/>
          <w:rPrChange w:id="70" w:author="Janusz Kulon" w:date="2024-01-18T12:44:00Z">
            <w:rPr/>
          </w:rPrChange>
        </w:rPr>
        <w:instrText xml:space="preserve"> SEQ Figure \* ARABIC </w:instrText>
      </w:r>
      <w:r>
        <w:fldChar w:fldCharType="separate"/>
      </w:r>
      <w:r w:rsidRPr="00943C10">
        <w:rPr>
          <w:lang w:val="fr-FR"/>
          <w:rPrChange w:id="71" w:author="Janusz Kulon" w:date="2024-01-18T12:44:00Z">
            <w:rPr/>
          </w:rPrChange>
        </w:rPr>
        <w:t>6</w:t>
      </w:r>
      <w:r>
        <w:fldChar w:fldCharType="end"/>
      </w:r>
      <w:r w:rsidRPr="00943C10">
        <w:rPr>
          <w:lang w:val="fr-FR"/>
          <w:rPrChange w:id="72" w:author="Janusz Kulon" w:date="2024-01-18T12:44:00Z">
            <w:rPr/>
          </w:rPrChange>
        </w:rPr>
        <w:t xml:space="preserve"> - Textile Pressure Sensor composition </w:t>
      </w:r>
      <w:r>
        <w:fldChar w:fldCharType="begin"/>
      </w:r>
      <w:r w:rsidR="00EA6FF7">
        <w:rPr>
          <w:lang w:val="fr-FR"/>
        </w:rPr>
        <w:instrText xml:space="preserve"> ADDIN ZOTERO_ITEM CSL_CITATION {"citationID":"2Godudkv","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EA6FF7" w:rsidRPr="00EA6FF7">
        <w:t>[16]</w:t>
      </w:r>
      <w:r>
        <w:fldChar w:fldCharType="end"/>
      </w:r>
    </w:p>
    <w:p w14:paraId="58FA84B3" w14:textId="77777777" w:rsidR="009B20DA" w:rsidRDefault="009B20DA" w:rsidP="009B20DA">
      <w:pPr>
        <w:pStyle w:val="MDPI22heading2"/>
      </w:pPr>
      <w:r>
        <w:lastRenderedPageBreak/>
        <w:t>Cost</w:t>
      </w:r>
    </w:p>
    <w:p w14:paraId="40E80324" w14:textId="1FCD4F53" w:rsidR="00043CB0" w:rsidRPr="009B20DA" w:rsidRDefault="009B20DA" w:rsidP="00043CB0">
      <w:pPr>
        <w:pStyle w:val="MDPI22heading2"/>
      </w:pPr>
      <w:r>
        <w:t>Accuracy</w:t>
      </w:r>
    </w:p>
    <w:p w14:paraId="7594092E" w14:textId="0F6E511E" w:rsidR="00DD2DDD" w:rsidRDefault="00DD2DDD" w:rsidP="00DD2DDD">
      <w:pPr>
        <w:pStyle w:val="MDPI31text"/>
      </w:pPr>
      <w:r>
        <w:t xml:space="preserve">A few research studies were found to have used textile sensors to classify sitting postures. One of which was Kim et al </w:t>
      </w:r>
      <w:r w:rsidR="003A6680">
        <w:fldChar w:fldCharType="begin"/>
      </w:r>
      <w:r w:rsidR="00EA6FF7">
        <w:instrText xml:space="preserve"> ADDIN ZOTERO_ITEM CSL_CITATION {"citationID":"atbgksaF","properties":{"formattedCitation":"[17]","plainCitation":"[1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EA6FF7" w:rsidRPr="00EA6FF7">
        <w:t>[17]</w:t>
      </w:r>
      <w:r w:rsidR="003A6680">
        <w:fldChar w:fldCharType="end"/>
      </w:r>
      <w:r>
        <w:t>,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EA6FF7">
        <w:instrText xml:space="preserve"> ADDIN ZOTERO_ITEM CSL_CITATION {"citationID":"FvlKajl4","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A6FF7" w:rsidRPr="00EA6FF7">
        <w:t>[18]</w:t>
      </w:r>
      <w:r>
        <w:fldChar w:fldCharType="end"/>
      </w:r>
      <w:r>
        <w:t xml:space="preserve">. Additionally, Martínez-Estrada et al </w:t>
      </w:r>
      <w:r>
        <w:fldChar w:fldCharType="begin"/>
      </w:r>
      <w:r w:rsidR="00EA6FF7">
        <w:instrText xml:space="preserve"> ADDIN ZOTERO_ITEM CSL_CITATION {"citationID":"1a3PvSrO","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EA6FF7" w:rsidRPr="00EA6FF7">
        <w:t>[19]</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1DDF8874"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EA6FF7">
        <w:instrText xml:space="preserve"> ADDIN ZOTERO_ITEM CSL_CITATION {"citationID":"THpGOPt2","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EA6FF7" w:rsidRPr="00EA6FF7">
        <w:t>[20]</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03BAD2BF"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EA6FF7">
        <w:instrText xml:space="preserve"> ADDIN ZOTERO_ITEM CSL_CITATION {"citationID":"IsNqnCxp","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EA6FF7" w:rsidRPr="00EA6FF7">
        <w:t>[20]</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EA6FF7">
        <w:instrText xml:space="preserve"> ADDIN ZOTERO_ITEM CSL_CITATION {"citationID":"PA4OAPFs","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EA6FF7" w:rsidRPr="00EA6FF7">
        <w:t>[18]</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EA6FF7">
        <w:instrText xml:space="preserve"> ADDIN ZOTERO_ITEM CSL_CITATION {"citationID":"gb41VxpW","properties":{"formattedCitation":"[21]","plainCitation":"[2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EA6FF7" w:rsidRPr="00EA6FF7">
        <w:t>[21]</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EA6FF7">
        <w:instrText xml:space="preserve"> ADDIN ZOTERO_ITEM CSL_CITATION {"citationID":"XH46TJ1n","properties":{"formattedCitation":"[17]","plainCitation":"[1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EA6FF7" w:rsidRPr="00EA6FF7">
        <w:t>[17]</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EA6FF7">
        <w:instrText xml:space="preserve"> ADDIN ZOTERO_ITEM CSL_CITATION {"citationID":"l3tYwQ5a","properties":{"formattedCitation":"[22]","plainCitation":"[22]","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EA6FF7" w:rsidRPr="00EA6FF7">
        <w:t>[22]</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EA6FF7">
        <w:instrText xml:space="preserve"> ADDIN ZOTERO_ITEM CSL_CITATION {"citationID":"9bzs1587","properties":{"formattedCitation":"[23]","plainCitation":"[2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EA6FF7" w:rsidRPr="00EA6FF7">
        <w:t>[23]</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EA6FF7">
        <w:instrText xml:space="preserve"> ADDIN ZOTERO_ITEM CSL_CITATION {"citationID":"g6XQK4ny","properties":{"formattedCitation":"[24]","plainCitation":"[24]","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EA6FF7" w:rsidRPr="00EA6FF7">
        <w:t>[24]</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EA6FF7">
        <w:instrText xml:space="preserve"> ADDIN ZOTERO_ITEM CSL_CITATION {"citationID":"vBduqYIj","properties":{"formattedCitation":"[25]","plainCitation":"[25]","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EA6FF7" w:rsidRPr="00EA6FF7">
        <w:t>[25]</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EA6FF7">
        <w:instrText xml:space="preserve"> ADDIN ZOTERO_ITEM CSL_CITATION {"citationID":"rPjymtlO","properties":{"formattedCitation":"[26]","plainCitation":"[2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EA6FF7" w:rsidRPr="00EA6FF7">
        <w:t>[26]</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EA6FF7">
        <w:instrText xml:space="preserve"> ADDIN ZOTERO_ITEM CSL_CITATION {"citationID":"Lsu2glnm","properties":{"formattedCitation":"[27]","plainCitation":"[27]","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EA6FF7" w:rsidRPr="00EA6FF7">
        <w:t>[27]</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696C1A6D" w:rsidR="008D65BE" w:rsidRDefault="008D65BE" w:rsidP="008D65BE">
            <w:pPr>
              <w:pStyle w:val="MDPI42tablebody"/>
              <w:spacing w:line="240" w:lineRule="auto"/>
            </w:pPr>
            <w:r>
              <w:fldChar w:fldCharType="begin"/>
            </w:r>
            <w:r w:rsidR="00EA6FF7">
              <w:instrText xml:space="preserve"> ADDIN ZOTERO_ITEM CSL_CITATION {"citationID":"HtroHkgS","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EA6FF7" w:rsidRPr="00EA6FF7">
              <w:t>[18]</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696CC5">
        <w:tc>
          <w:tcPr>
            <w:tcW w:w="992" w:type="dxa"/>
            <w:shd w:val="clear" w:color="auto" w:fill="auto"/>
            <w:vAlign w:val="center"/>
          </w:tcPr>
          <w:p w14:paraId="0B277015" w14:textId="542A9777" w:rsidR="008D65BE" w:rsidRPr="00F220D4" w:rsidRDefault="008D65BE" w:rsidP="008D65BE">
            <w:pPr>
              <w:pStyle w:val="MDPI42tablebody"/>
              <w:spacing w:line="240" w:lineRule="auto"/>
            </w:pPr>
            <w:r>
              <w:fldChar w:fldCharType="begin"/>
            </w:r>
            <w:r w:rsidR="00EA6FF7">
              <w:instrText xml:space="preserve"> ADDIN ZOTERO_ITEM CSL_CITATION {"citationID":"Fmw1tJeB","properties":{"formattedCitation":"[21]","plainCitation":"[2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EA6FF7" w:rsidRPr="00EA6FF7">
              <w:t>[21]</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73" w:author="Janusz Kulon" w:date="2024-01-18T12:44:00Z">
                  <w:rPr/>
                </w:rPrChange>
              </w:rPr>
            </w:pPr>
            <w:r w:rsidRPr="00943C10">
              <w:rPr>
                <w:lang w:val="it-IT"/>
                <w:rPrChange w:id="74" w:author="Janusz Kulon" w:date="2024-01-18T12:44:00Z">
                  <w:rPr/>
                </w:rPrChange>
              </w:rPr>
              <w:t>52x44 Piezo-Resistive Sensor Array</w:t>
            </w:r>
          </w:p>
        </w:tc>
      </w:tr>
      <w:tr w:rsidR="008D65BE" w:rsidRPr="00EF08AF" w14:paraId="38EC37FF" w14:textId="77777777" w:rsidTr="00696CC5">
        <w:tc>
          <w:tcPr>
            <w:tcW w:w="992" w:type="dxa"/>
            <w:shd w:val="clear" w:color="auto" w:fill="auto"/>
            <w:vAlign w:val="center"/>
          </w:tcPr>
          <w:p w14:paraId="4C367146" w14:textId="1983C654" w:rsidR="008D65BE" w:rsidRDefault="008D65BE" w:rsidP="008D65BE">
            <w:pPr>
              <w:pStyle w:val="MDPI42tablebody"/>
              <w:spacing w:line="240" w:lineRule="auto"/>
            </w:pPr>
            <w:r>
              <w:fldChar w:fldCharType="begin"/>
            </w:r>
            <w:r w:rsidR="00EA6FF7">
              <w:instrText xml:space="preserve"> ADDIN ZOTERO_ITEM CSL_CITATION {"citationID":"gZKeEbsz","properties":{"formattedCitation":"[17]","plainCitation":"[1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EA6FF7" w:rsidRPr="00EA6FF7">
              <w:t>[17]</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27F13EBC" w:rsidR="008D65BE" w:rsidRDefault="008D65BE" w:rsidP="008D65BE">
            <w:pPr>
              <w:pStyle w:val="MDPI42tablebody"/>
              <w:spacing w:line="240" w:lineRule="auto"/>
            </w:pPr>
            <w:r>
              <w:fldChar w:fldCharType="begin"/>
            </w:r>
            <w:r w:rsidR="00EA6FF7">
              <w:instrText xml:space="preserve"> ADDIN ZOTERO_ITEM CSL_CITATION {"citationID":"SRgAzMXS","properties":{"formattedCitation":"[22]","plainCitation":"[22]","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EA6FF7" w:rsidRPr="00EA6FF7">
              <w:t>[22]</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438DF883" w:rsidR="008D65BE" w:rsidRDefault="008D65BE" w:rsidP="008D65BE">
            <w:pPr>
              <w:pStyle w:val="MDPI42tablebody"/>
              <w:spacing w:line="240" w:lineRule="auto"/>
            </w:pPr>
            <w:r>
              <w:fldChar w:fldCharType="begin"/>
            </w:r>
            <w:r w:rsidR="00EA6FF7">
              <w:instrText xml:space="preserve"> ADDIN ZOTERO_ITEM CSL_CITATION {"citationID":"BNnUMXYr","properties":{"formattedCitation":"[23]","plainCitation":"[2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EA6FF7" w:rsidRPr="00EA6FF7">
              <w:t>[23]</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251E9ABB" w:rsidR="00823A9F" w:rsidRDefault="00823A9F" w:rsidP="00823A9F">
            <w:pPr>
              <w:pStyle w:val="MDPI42tablebody"/>
              <w:spacing w:line="240" w:lineRule="auto"/>
            </w:pPr>
            <w:r>
              <w:fldChar w:fldCharType="begin"/>
            </w:r>
            <w:r w:rsidR="00EA6FF7">
              <w:instrText xml:space="preserve"> ADDIN ZOTERO_ITEM CSL_CITATION {"citationID":"dWLOO0lR","properties":{"formattedCitation":"[24]","plainCitation":"[24]","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A6FF7" w:rsidRPr="00EA6FF7">
              <w:t>[24]</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11F5AF9B" w:rsidR="00823A9F" w:rsidRDefault="00823A9F" w:rsidP="00823A9F">
            <w:pPr>
              <w:pStyle w:val="MDPI42tablebody"/>
              <w:spacing w:line="240" w:lineRule="auto"/>
            </w:pPr>
            <w:r>
              <w:fldChar w:fldCharType="begin"/>
            </w:r>
            <w:r w:rsidR="00EA6FF7">
              <w:instrText xml:space="preserve"> ADDIN ZOTERO_ITEM CSL_CITATION {"citationID":"bUMa0g88","properties":{"formattedCitation":"[25]","plainCitation":"[25]","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EA6FF7" w:rsidRPr="00EA6FF7">
              <w:t>[25]</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04E08B92" w:rsidR="00823A9F" w:rsidRDefault="00823A9F" w:rsidP="00823A9F">
            <w:pPr>
              <w:pStyle w:val="MDPI42tablebody"/>
              <w:spacing w:line="240" w:lineRule="auto"/>
            </w:pPr>
            <w:r>
              <w:lastRenderedPageBreak/>
              <w:fldChar w:fldCharType="begin"/>
            </w:r>
            <w:r w:rsidR="00EA6FF7">
              <w:instrText xml:space="preserve"> ADDIN ZOTERO_ITEM CSL_CITATION {"citationID":"MJaKl07D","properties":{"formattedCitation":"[26]","plainCitation":"[2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EA6FF7" w:rsidRPr="00EA6FF7">
              <w:t>[26]</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678DF3D8" w:rsidR="00DF4052" w:rsidRDefault="00DF4052" w:rsidP="00DF4052">
            <w:pPr>
              <w:pStyle w:val="MDPI42tablebody"/>
              <w:spacing w:line="240" w:lineRule="auto"/>
            </w:pPr>
            <w:r>
              <w:fldChar w:fldCharType="begin"/>
            </w:r>
            <w:r w:rsidR="00EA6FF7">
              <w:instrText xml:space="preserve"> ADDIN ZOTERO_ITEM CSL_CITATION {"citationID":"5zplmuNL","properties":{"formattedCitation":"[27]","plainCitation":"[27]","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EA6FF7" w:rsidRPr="00EA6FF7">
              <w:t>[27]</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68695BA6" w:rsidR="0053287E" w:rsidRPr="00F220D4" w:rsidRDefault="009D1C0F" w:rsidP="009D1C0F">
            <w:pPr>
              <w:pStyle w:val="MDPI42tablebody"/>
              <w:spacing w:line="240" w:lineRule="auto"/>
            </w:pPr>
            <w:r>
              <w:fldChar w:fldCharType="begin"/>
            </w:r>
            <w:r w:rsidR="00EA6FF7">
              <w:instrText xml:space="preserve"> ADDIN ZOTERO_ITEM CSL_CITATION {"citationID":"nMgP6kS8","properties":{"formattedCitation":"[28]","plainCitation":"[28]","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EA6FF7" w:rsidRPr="00EA6FF7">
              <w:t>[28]</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3B7AA96D" w:rsidR="004D7F67" w:rsidRDefault="00C2059F" w:rsidP="009D1C0F">
            <w:pPr>
              <w:pStyle w:val="MDPI42tablebody"/>
              <w:spacing w:line="240" w:lineRule="auto"/>
            </w:pPr>
            <w:r>
              <w:fldChar w:fldCharType="begin"/>
            </w:r>
            <w:r w:rsidR="00EA6FF7">
              <w:instrText xml:space="preserve"> ADDIN ZOTERO_ITEM CSL_CITATION {"citationID":"JYWsaotW","properties":{"formattedCitation":"[29]","plainCitation":"[29]","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EA6FF7" w:rsidRPr="00EA6FF7">
              <w:t>[29]</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0CA302F" w:rsidR="00C2059F" w:rsidRDefault="007333A0" w:rsidP="009D1C0F">
            <w:pPr>
              <w:pStyle w:val="MDPI42tablebody"/>
              <w:spacing w:line="240" w:lineRule="auto"/>
            </w:pPr>
            <w:r>
              <w:fldChar w:fldCharType="begin"/>
            </w:r>
            <w:r w:rsidR="00EA6FF7">
              <w:instrText xml:space="preserve"> ADDIN ZOTERO_ITEM CSL_CITATION {"citationID":"pxe0pT3g","properties":{"formattedCitation":"[30]","plainCitation":"[30]","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EA6FF7" w:rsidRPr="00EA6FF7">
              <w:t>[30]</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2B8E2794" w:rsidR="00424A49" w:rsidRDefault="00424A49" w:rsidP="009D1C0F">
            <w:pPr>
              <w:pStyle w:val="MDPI42tablebody"/>
              <w:spacing w:line="240" w:lineRule="auto"/>
            </w:pPr>
            <w:r>
              <w:fldChar w:fldCharType="begin"/>
            </w:r>
            <w:r w:rsidR="00EA6FF7">
              <w:instrText xml:space="preserve"> ADDIN ZOTERO_ITEM CSL_CITATION {"citationID":"8mqIR0Tc","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EA6FF7" w:rsidRPr="00EA6FF7">
              <w:t>[31]</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1C6FF8A" w:rsidR="0091748C" w:rsidRDefault="0091748C" w:rsidP="009D1C0F">
            <w:pPr>
              <w:pStyle w:val="MDPI42tablebody"/>
              <w:spacing w:line="240" w:lineRule="auto"/>
            </w:pPr>
            <w:r>
              <w:fldChar w:fldCharType="begin"/>
            </w:r>
            <w:r w:rsidR="00EA6FF7">
              <w:instrText xml:space="preserve"> ADDIN ZOTERO_ITEM CSL_CITATION {"citationID":"IhXEyMsA","properties":{"formattedCitation":"[32]","plainCitation":"[3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EA6FF7" w:rsidRPr="00EA6FF7">
              <w:t>[32]</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36A7699A" w:rsidR="00122648" w:rsidRDefault="00122648" w:rsidP="009D1C0F">
            <w:pPr>
              <w:pStyle w:val="MDPI42tablebody"/>
              <w:spacing w:line="240" w:lineRule="auto"/>
            </w:pPr>
            <w:r>
              <w:fldChar w:fldCharType="begin"/>
            </w:r>
            <w:r w:rsidR="00EA6FF7">
              <w:instrText xml:space="preserve"> ADDIN ZOTERO_ITEM CSL_CITATION {"citationID":"A9fOCa3b","properties":{"formattedCitation":"[33]","plainCitation":"[3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EA6FF7" w:rsidRPr="00EA6FF7">
              <w:t>[33]</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6FF9D564" w:rsidR="00975289" w:rsidRDefault="00E34D3E" w:rsidP="009D1C0F">
            <w:pPr>
              <w:pStyle w:val="MDPI42tablebody"/>
              <w:spacing w:line="240" w:lineRule="auto"/>
            </w:pPr>
            <w:r>
              <w:fldChar w:fldCharType="begin"/>
            </w:r>
            <w:r w:rsidR="00EA6FF7">
              <w:instrText xml:space="preserve"> ADDIN ZOTERO_ITEM CSL_CITATION {"citationID":"XbV3quPa","properties":{"formattedCitation":"[34]","plainCitation":"[34]","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EA6FF7" w:rsidRPr="00EA6FF7">
              <w:t>[34]</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51ED9D5D" w:rsidR="00E34D3E" w:rsidRDefault="0034379F" w:rsidP="009D1C0F">
            <w:pPr>
              <w:pStyle w:val="MDPI42tablebody"/>
              <w:spacing w:line="240" w:lineRule="auto"/>
            </w:pPr>
            <w:r>
              <w:fldChar w:fldCharType="begin"/>
            </w:r>
            <w:r w:rsidR="00EA6FF7">
              <w:instrText xml:space="preserve"> ADDIN ZOTERO_ITEM CSL_CITATION {"citationID":"SQwUhxMr","properties":{"formattedCitation":"[35]","plainCitation":"[35]","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EA6FF7" w:rsidRPr="00EA6FF7">
              <w:t>[35]</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08B9D229" w:rsidR="0034379F" w:rsidRDefault="00051552" w:rsidP="009D1C0F">
            <w:pPr>
              <w:pStyle w:val="MDPI42tablebody"/>
              <w:spacing w:line="240" w:lineRule="auto"/>
            </w:pPr>
            <w:r>
              <w:fldChar w:fldCharType="begin"/>
            </w:r>
            <w:r w:rsidR="00EA6FF7">
              <w:instrText xml:space="preserve"> ADDIN ZOTERO_ITEM CSL_CITATION {"citationID":"hLcTSbMd","properties":{"formattedCitation":"[36]","plainCitation":"[3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A6FF7" w:rsidRPr="00EA6FF7">
              <w:t>[36]</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3A5B00FA" w:rsidR="00051552" w:rsidRDefault="00975865" w:rsidP="009D1C0F">
            <w:pPr>
              <w:pStyle w:val="MDPI42tablebody"/>
              <w:spacing w:line="240" w:lineRule="auto"/>
            </w:pPr>
            <w:r>
              <w:fldChar w:fldCharType="begin"/>
            </w:r>
            <w:r w:rsidR="00EA6FF7">
              <w:instrText xml:space="preserve"> ADDIN ZOTERO_ITEM CSL_CITATION {"citationID":"EPdh809h","properties":{"formattedCitation":"[37]","plainCitation":"[37]","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EA6FF7" w:rsidRPr="00EA6FF7">
              <w:t>[37]</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1944BF96" w:rsidR="00975865" w:rsidRDefault="00892953" w:rsidP="009D1C0F">
            <w:pPr>
              <w:pStyle w:val="MDPI42tablebody"/>
              <w:spacing w:line="240" w:lineRule="auto"/>
            </w:pPr>
            <w:r>
              <w:fldChar w:fldCharType="begin"/>
            </w:r>
            <w:r w:rsidR="00EA6FF7">
              <w:instrText xml:space="preserve"> ADDIN ZOTERO_ITEM CSL_CITATION {"citationID":"IWnMmPTj","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EA6FF7" w:rsidRPr="00EA6FF7">
              <w:t>[20]</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57B184E0" w:rsidR="00892953" w:rsidRDefault="00335AD8" w:rsidP="009D1C0F">
            <w:pPr>
              <w:pStyle w:val="MDPI42tablebody"/>
              <w:spacing w:line="240" w:lineRule="auto"/>
            </w:pPr>
            <w:r>
              <w:fldChar w:fldCharType="begin"/>
            </w:r>
            <w:r w:rsidR="00EA6FF7">
              <w:instrText xml:space="preserve"> ADDIN ZOTERO_ITEM CSL_CITATION {"citationID":"EMq2qBtM","properties":{"formattedCitation":"[38]","plainCitation":"[38]","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A6FF7" w:rsidRPr="00EA6FF7">
              <w:t>[38]</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7038B5C0" w:rsidR="009E0B63" w:rsidRDefault="007D2676" w:rsidP="009D1C0F">
            <w:pPr>
              <w:pStyle w:val="MDPI42tablebody"/>
              <w:spacing w:line="240" w:lineRule="auto"/>
            </w:pPr>
            <w:r>
              <w:fldChar w:fldCharType="begin"/>
            </w:r>
            <w:r w:rsidR="00EA6FF7">
              <w:instrText xml:space="preserve"> ADDIN ZOTERO_ITEM CSL_CITATION {"citationID":"hQ7c4dGO","properties":{"formattedCitation":"[39]","plainCitation":"[39]","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EA6FF7" w:rsidRPr="00EA6FF7">
              <w:t>[39]</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0B555119" w:rsidR="007D2676" w:rsidRDefault="00E63F99" w:rsidP="009D1C0F">
            <w:pPr>
              <w:pStyle w:val="MDPI42tablebody"/>
              <w:spacing w:line="240" w:lineRule="auto"/>
            </w:pPr>
            <w:r>
              <w:fldChar w:fldCharType="begin"/>
            </w:r>
            <w:r w:rsidR="00EA6FF7">
              <w:instrText xml:space="preserve"> ADDIN ZOTERO_ITEM CSL_CITATION {"citationID":"MkL5FbQy","properties":{"formattedCitation":"[40]","plainCitation":"[40]","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EA6FF7" w:rsidRPr="00EA6FF7">
              <w:t>[40]</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3478D2C0" w:rsidR="00E63F99" w:rsidRDefault="00E63F99" w:rsidP="009D1C0F">
            <w:pPr>
              <w:pStyle w:val="MDPI42tablebody"/>
              <w:spacing w:line="240" w:lineRule="auto"/>
            </w:pPr>
            <w:r>
              <w:fldChar w:fldCharType="begin"/>
            </w:r>
            <w:r w:rsidR="00EA6FF7">
              <w:instrText xml:space="preserve"> ADDIN ZOTERO_ITEM CSL_CITATION {"citationID":"40sE9qpk","properties":{"formattedCitation":"[41]","plainCitation":"[41]","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EA6FF7" w:rsidRPr="00EA6FF7">
              <w:t>[41]</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11D750D1" w:rsidR="00117995" w:rsidRDefault="00CD5E42" w:rsidP="009D1C0F">
            <w:pPr>
              <w:pStyle w:val="MDPI42tablebody"/>
              <w:spacing w:line="240" w:lineRule="auto"/>
            </w:pPr>
            <w:r>
              <w:fldChar w:fldCharType="begin"/>
            </w:r>
            <w:r w:rsidR="00EA6FF7">
              <w:instrText xml:space="preserve"> ADDIN ZOTERO_ITEM CSL_CITATION {"citationID":"TZlooGw9","properties":{"formattedCitation":"[42]","plainCitation":"[42]","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EA6FF7" w:rsidRPr="00EA6FF7">
              <w:t>[42]</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789D79B2" w:rsidR="00CD5E42" w:rsidRDefault="00CD5E42" w:rsidP="009D1C0F">
            <w:pPr>
              <w:pStyle w:val="MDPI42tablebody"/>
              <w:spacing w:line="240" w:lineRule="auto"/>
            </w:pPr>
            <w:r>
              <w:fldChar w:fldCharType="begin"/>
            </w:r>
            <w:r w:rsidR="00EA6FF7">
              <w:instrText xml:space="preserve"> ADDIN ZOTERO_ITEM CSL_CITATION {"citationID":"KGWfZMUl","properties":{"formattedCitation":"[43]","plainCitation":"[43]","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EA6FF7" w:rsidRPr="00EA6FF7">
              <w:t>[43]</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1BB161C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EA6FF7">
        <w:instrText xml:space="preserve"> ADDIN ZOTERO_ITEM CSL_CITATION {"citationID":"CEdhkYZp","properties":{"formattedCitation":"[37]","plainCitation":"[37]","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EA6FF7" w:rsidRPr="00EA6FF7">
        <w:t>[37]</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7F38B302"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EA6FF7">
        <w:instrText xml:space="preserve"> ADDIN ZOTERO_ITEM CSL_CITATION {"citationID":"GKe7PrM7","properties":{"formattedCitation":"[44]","plainCitation":"[4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EA6FF7" w:rsidRPr="00EA6FF7">
        <w:t>[44]</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EA6FF7">
        <w:instrText xml:space="preserve"> ADDIN ZOTERO_ITEM CSL_CITATION {"citationID":"gLgG9lFs","properties":{"formattedCitation":"[45]","plainCitation":"[4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EA6FF7" w:rsidRPr="00EA6FF7">
        <w:t>[45]</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 </w:t>
      </w:r>
      <w:r w:rsidRPr="00071DBF">
        <w:t>Load Cells</w:t>
      </w:r>
    </w:p>
    <w:p w14:paraId="59AACD33" w14:textId="77777777" w:rsidR="00E71E40" w:rsidRDefault="00E71E40" w:rsidP="00E71E40">
      <w:pPr>
        <w:pStyle w:val="MDPI22heading2"/>
      </w:pPr>
      <w:r>
        <w:t>Cost</w:t>
      </w:r>
    </w:p>
    <w:p w14:paraId="71EAD99A" w14:textId="6FEE203B" w:rsidR="00E71E40" w:rsidRDefault="00E71E40" w:rsidP="00E71E40">
      <w:pPr>
        <w:pStyle w:val="MDPI22heading2"/>
      </w:pPr>
      <w:r>
        <w:t>Accuracy</w:t>
      </w:r>
    </w:p>
    <w:p w14:paraId="6273A69A" w14:textId="77777777" w:rsidR="00735236" w:rsidRDefault="00735236" w:rsidP="00735236">
      <w:pPr>
        <w:pStyle w:val="MDPI23heading3"/>
      </w:pPr>
      <w:r>
        <w:t>Sensing Chair using Flex Sensors</w:t>
      </w:r>
    </w:p>
    <w:p w14:paraId="09CB48E7" w14:textId="7636CA66"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EA6FF7">
        <w:instrText xml:space="preserve"> ADDIN ZOTERO_ITEM CSL_CITATION {"citationID":"snQR9O3i","properties":{"formattedCitation":"[46]","plainCitation":"[46]","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EA6FF7" w:rsidRPr="00EA6FF7">
        <w:t>[46]</w:t>
      </w:r>
      <w:r w:rsidR="000A72BF">
        <w:fldChar w:fldCharType="end"/>
      </w:r>
      <w:r>
        <w:t xml:space="preserve">. </w:t>
      </w:r>
    </w:p>
    <w:p w14:paraId="56B8690F" w14:textId="18DCCDBF"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EA6FF7">
        <w:instrText xml:space="preserve"> ADDIN ZOTERO_ITEM CSL_CITATION {"citationID":"yIgAyEHq","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EA6FF7" w:rsidRPr="00EA6FF7">
        <w:t>[31]</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EA6FF7">
        <w:instrText xml:space="preserve"> ADDIN ZOTERO_ITEM CSL_CITATION {"citationID":"5tW320UG","properties":{"formattedCitation":"[40]","plainCitation":"[40]","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EA6FF7" w:rsidRPr="00EA6FF7">
        <w:t>[40]</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11E6C7B2" w14:textId="77777777" w:rsidR="00E71E40" w:rsidRDefault="00E71E40" w:rsidP="00E71E40">
      <w:pPr>
        <w:pStyle w:val="MDPI22heading2"/>
      </w:pPr>
      <w:r>
        <w:t>Cost</w:t>
      </w:r>
    </w:p>
    <w:p w14:paraId="3EA9C491" w14:textId="3786E3B8" w:rsidR="00E71E40" w:rsidRDefault="00E71E40" w:rsidP="00E71E40">
      <w:pPr>
        <w:pStyle w:val="MDPI22heading2"/>
      </w:pPr>
      <w:r>
        <w:t>Accuracy</w:t>
      </w:r>
    </w:p>
    <w:p w14:paraId="0201DD69" w14:textId="77777777" w:rsidR="00E71E40" w:rsidRDefault="00E71E40" w:rsidP="00E71E40">
      <w:pPr>
        <w:pStyle w:val="MDPI22heading2"/>
      </w:pPr>
    </w:p>
    <w:p w14:paraId="00F79B72" w14:textId="77777777" w:rsidR="00E71E40" w:rsidRDefault="00E71E40" w:rsidP="00E71E40">
      <w:pPr>
        <w:pStyle w:val="MDPI22heading2"/>
      </w:pPr>
    </w:p>
    <w:p w14:paraId="57F28695" w14:textId="77777777" w:rsidR="00735236" w:rsidRDefault="00735236" w:rsidP="008202F8">
      <w:pPr>
        <w:pStyle w:val="MDPI23heading3"/>
      </w:pPr>
      <w:r>
        <w:lastRenderedPageBreak/>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0090ECD5" w:rsidR="00735236" w:rsidRDefault="00735236" w:rsidP="00735236">
      <w:pPr>
        <w:pStyle w:val="MDPI31text"/>
      </w:pPr>
      <w:r>
        <w:t xml:space="preserve">Jeong and Park </w:t>
      </w:r>
      <w:r w:rsidR="00DD7E19">
        <w:fldChar w:fldCharType="begin"/>
      </w:r>
      <w:r w:rsidR="00EA6FF7">
        <w:instrText xml:space="preserve"> ADDIN ZOTERO_ITEM CSL_CITATION {"citationID":"HvMeLFHb","properties":{"formattedCitation":"[32]","plainCitation":"[3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EA6FF7" w:rsidRPr="00EA6FF7">
        <w:t>[32]</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EA6FF7">
        <w:instrText xml:space="preserve"> ADDIN ZOTERO_ITEM CSL_CITATION {"citationID":"QEnFagwC","properties":{"formattedCitation":"[42]","plainCitation":"[42]","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EA6FF7" w:rsidRPr="00EA6FF7">
        <w:t>[42]</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EA6FF7">
        <w:instrText xml:space="preserve"> ADDIN ZOTERO_ITEM CSL_CITATION {"citationID":"JpvHa0BZ","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EA6FF7" w:rsidRPr="00EA6FF7">
        <w:t>[20]</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36F04D2D" w:rsidR="00591202" w:rsidRDefault="00735236" w:rsidP="00B1653C">
      <w:pPr>
        <w:pStyle w:val="MDPI31text"/>
      </w:pPr>
      <w:r>
        <w:t xml:space="preserve">Mallare et al. in 2017 </w:t>
      </w:r>
      <w:r w:rsidR="00A4627E">
        <w:fldChar w:fldCharType="begin"/>
      </w:r>
      <w:r w:rsidR="00EA6FF7">
        <w:instrText xml:space="preserve"> ADDIN ZOTERO_ITEM CSL_CITATION {"citationID":"c8PYpcRd","properties":{"formattedCitation":"[47]","plainCitation":"[47]","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EA6FF7" w:rsidRPr="00EA6FF7">
        <w:t>[47]</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EA6FF7">
        <w:instrText xml:space="preserve"> ADDIN ZOTERO_ITEM CSL_CITATION {"citationID":"xBttX9B0","properties":{"formattedCitation":"[48]","plainCitation":"[48]","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EA6FF7" w:rsidRPr="00EA6FF7">
        <w:t>[48]</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0C1C0568"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EA6FF7">
        <w:instrText xml:space="preserve"> ADDIN ZOTERO_ITEM CSL_CITATION {"citationID":"gXKMbrup","properties":{"formattedCitation":"[22,27,42,48,49]","plainCitation":"[22,27,42,48,4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EA6FF7" w:rsidRPr="00EA6FF7">
        <w:t>[22,27,42,48,49]</w:t>
      </w:r>
      <w:r w:rsidR="00116A62">
        <w:fldChar w:fldCharType="end"/>
      </w:r>
      <w:r>
        <w:t xml:space="preserve"> and ANN (Artificial Neural Networks</w:t>
      </w:r>
      <w:r w:rsidR="00116A62">
        <w:t>)</w:t>
      </w:r>
      <w:r w:rsidR="006E756F">
        <w:t xml:space="preserve"> </w:t>
      </w:r>
      <w:r w:rsidR="006E756F">
        <w:fldChar w:fldCharType="begin"/>
      </w:r>
      <w:r w:rsidR="00EA6FF7">
        <w:instrText xml:space="preserve"> ADDIN ZOTERO_ITEM CSL_CITATION {"citationID":"UVYBaN0e","properties":{"formattedCitation":"[21,24,33,37,38]","plainCitation":"[21,24,33,37,38]","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EA6FF7" w:rsidRPr="00EA6FF7">
        <w:t>[21,24,33,37,38]</w:t>
      </w:r>
      <w:r w:rsidR="006E756F">
        <w:fldChar w:fldCharType="end"/>
      </w:r>
      <w:r>
        <w:t xml:space="preserve">. Other algorithms being used were KNN (K-Nearest Neighbors) </w:t>
      </w:r>
      <w:r w:rsidR="00BC60EC">
        <w:fldChar w:fldCharType="begin"/>
      </w:r>
      <w:r w:rsidR="00EA6FF7">
        <w:instrText xml:space="preserve"> ADDIN ZOTERO_ITEM CSL_CITATION {"citationID":"6KWy0F8a","properties":{"formattedCitation":"[33,45]","plainCitation":"[33,4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EA6FF7" w:rsidRPr="00EA6FF7">
        <w:t>[33,45]</w:t>
      </w:r>
      <w:r w:rsidR="00BC60EC">
        <w:fldChar w:fldCharType="end"/>
      </w:r>
      <w:r>
        <w:t xml:space="preserve">, Decision Tree </w:t>
      </w:r>
      <w:r w:rsidR="00BF2071">
        <w:fldChar w:fldCharType="begin"/>
      </w:r>
      <w:r w:rsidR="00EA6FF7">
        <w:instrText xml:space="preserve"> ADDIN ZOTERO_ITEM CSL_CITATION {"citationID":"XPFGUbQO","properties":{"formattedCitation":"[20,39]","plainCitation":"[20,3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EA6FF7" w:rsidRPr="00EA6FF7">
        <w:t>[20,39]</w:t>
      </w:r>
      <w:r w:rsidR="00BF2071">
        <w:fldChar w:fldCharType="end"/>
      </w:r>
      <w:r>
        <w:t xml:space="preserve">, SVM (Support Vector Machine) </w:t>
      </w:r>
      <w:r w:rsidR="00770E7B">
        <w:fldChar w:fldCharType="begin"/>
      </w:r>
      <w:r w:rsidR="00EA6FF7">
        <w:instrText xml:space="preserve"> ADDIN ZOTERO_ITEM CSL_CITATION {"citationID":"DlMTjBQy","properties":{"formattedCitation":"[36,44]","plainCitation":"[36,4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EA6FF7" w:rsidRPr="00EA6FF7">
        <w:t>[36,44]</w:t>
      </w:r>
      <w:r w:rsidR="00770E7B">
        <w:fldChar w:fldCharType="end"/>
      </w:r>
      <w:r>
        <w:t xml:space="preserve">, RF (Random Forest) </w:t>
      </w:r>
      <w:r w:rsidR="00F5616A">
        <w:fldChar w:fldCharType="begin"/>
      </w:r>
      <w:r w:rsidR="00EA6FF7">
        <w:instrText xml:space="preserve"> ADDIN ZOTERO_ITEM CSL_CITATION {"citationID":"7dtp7dkU","properties":{"formattedCitation":"[35,50]","plainCitation":"[35,50]","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EA6FF7" w:rsidRPr="00EA6FF7">
        <w:t>[35,50]</w:t>
      </w:r>
      <w:r w:rsidR="00F5616A">
        <w:fldChar w:fldCharType="end"/>
      </w:r>
      <w:r>
        <w:t>, SNN (Spiking Neural Network)</w:t>
      </w:r>
      <w:r w:rsidR="0060325B">
        <w:t xml:space="preserve"> </w:t>
      </w:r>
      <w:r w:rsidR="0060325B">
        <w:fldChar w:fldCharType="begin"/>
      </w:r>
      <w:r w:rsidR="00EA6FF7">
        <w:instrText xml:space="preserve"> ADDIN ZOTERO_ITEM CSL_CITATION {"citationID":"OarpLD3f","properties":{"formattedCitation":"[26]","plainCitation":"[2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EA6FF7" w:rsidRPr="00EA6FF7">
        <w:t>[26]</w:t>
      </w:r>
      <w:r w:rsidR="0060325B">
        <w:fldChar w:fldCharType="end"/>
      </w:r>
      <w:r>
        <w:t xml:space="preserve">, SLR (Simple Logistic Regression) </w:t>
      </w:r>
      <w:r w:rsidR="0060325B">
        <w:fldChar w:fldCharType="begin"/>
      </w:r>
      <w:r w:rsidR="00EA6FF7">
        <w:instrText xml:space="preserve"> ADDIN ZOTERO_ITEM CSL_CITATION {"citationID":"dy83aUit","properties":{"formattedCitation":"[28]","plainCitation":"[28]","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EA6FF7" w:rsidRPr="00EA6FF7">
        <w:t>[28]</w:t>
      </w:r>
      <w:r w:rsidR="0060325B">
        <w:fldChar w:fldCharType="end"/>
      </w:r>
      <w:r w:rsidR="00A848C9">
        <w:t>, Self</w:t>
      </w:r>
      <w:r>
        <w:t xml:space="preserve">-Organizing Map </w:t>
      </w:r>
      <w:r w:rsidR="0060325B">
        <w:fldChar w:fldCharType="begin"/>
      </w:r>
      <w:r w:rsidR="00EA6FF7">
        <w:instrText xml:space="preserve"> ADDIN ZOTERO_ITEM CSL_CITATION {"citationID":"XRsOSJqs","properties":{"formattedCitation":"[23]","plainCitation":"[2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EA6FF7" w:rsidRPr="00EA6FF7">
        <w:t>[23]</w:t>
      </w:r>
      <w:r w:rsidR="0060325B">
        <w:fldChar w:fldCharType="end"/>
      </w:r>
      <w:r>
        <w:t>, and Dynamic time Wrapping</w:t>
      </w:r>
      <w:r w:rsidR="00DE70C8">
        <w:t xml:space="preserve"> </w:t>
      </w:r>
      <w:r w:rsidR="00DE70C8">
        <w:fldChar w:fldCharType="begin"/>
      </w:r>
      <w:r w:rsidR="00EA6FF7">
        <w:instrText xml:space="preserve"> ADDIN ZOTERO_ITEM CSL_CITATION {"citationID":"l6v9Fv0T","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EA6FF7" w:rsidRPr="00EA6FF7">
        <w:t>[18]</w:t>
      </w:r>
      <w:r w:rsidR="00DE70C8">
        <w:fldChar w:fldCharType="end"/>
      </w:r>
      <w:r>
        <w:t xml:space="preserve">. On the other hand, there were 7 studies that didn’t employ the use ML models in the classification of sitting postures </w:t>
      </w:r>
      <w:r w:rsidR="00DE70C8">
        <w:fldChar w:fldCharType="begin"/>
      </w:r>
      <w:r w:rsidR="00EA6FF7">
        <w:instrText xml:space="preserve"> ADDIN ZOTERO_ITEM CSL_CITATION {"citationID":"Uq3xL9PL","properties":{"formattedCitation":"[17,19,29,38,51,52]","plainCitation":"[17,19,29,38,51,5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EA6FF7" w:rsidRPr="00EA6FF7">
        <w:t>[17,19,29,38,51,52]</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05395B25"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xml:space="preserve">. On </w:t>
      </w:r>
      <w:r w:rsidR="00B0624B">
        <w:lastRenderedPageBreak/>
        <w:t>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EA6FF7">
        <w:instrText xml:space="preserve"> ADDIN ZOTERO_ITEM CSL_CITATION {"citationID":"3ahQCF3c","properties":{"formattedCitation":"[53]","plainCitation":"[53]","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EA6FF7" w:rsidRPr="00EA6FF7">
        <w:t>[53]</w:t>
      </w:r>
      <w:r w:rsidR="006A0990">
        <w:fldChar w:fldCharType="end"/>
      </w:r>
      <w:r w:rsidR="00605DEE">
        <w:t>.</w:t>
      </w:r>
    </w:p>
    <w:p w14:paraId="63E5AAA7" w14:textId="77777777" w:rsidR="00577137" w:rsidRDefault="00577137" w:rsidP="00E71E40">
      <w:pPr>
        <w:pStyle w:val="MDPI31text"/>
        <w:ind w:left="0" w:firstLine="0"/>
      </w:pPr>
    </w:p>
    <w:p w14:paraId="615B7B82" w14:textId="77777777" w:rsidR="00735236" w:rsidRDefault="00735236" w:rsidP="0025212C">
      <w:pPr>
        <w:pStyle w:val="MDPI22heading2"/>
      </w:pPr>
      <w:r>
        <w:t>Different Sitting Postures</w:t>
      </w:r>
    </w:p>
    <w:p w14:paraId="0D9E0917" w14:textId="4EB29932" w:rsidR="00735236" w:rsidRDefault="00577137" w:rsidP="00735236">
      <w:pPr>
        <w:pStyle w:val="MDPI31text"/>
      </w:pPr>
      <w:r>
        <w:t>A</w:t>
      </w:r>
      <w:r w:rsidR="00735236">
        <w:t xml:space="preserve">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EA6FF7">
        <w:instrText xml:space="preserve"> ADDIN ZOTERO_ITEM CSL_CITATION {"citationID":"ovn3bX6t","properties":{"formattedCitation":"[54]","plainCitation":"[54]","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EA6FF7" w:rsidRPr="00EA6FF7">
        <w:t>[54]</w:t>
      </w:r>
      <w:r w:rsidR="00D16116">
        <w:fldChar w:fldCharType="end"/>
      </w:r>
      <w:r w:rsidR="00735236">
        <w:t xml:space="preserve">. The study that had the least number of postures classified was by Feng et al. </w:t>
      </w:r>
      <w:r w:rsidR="00D16116">
        <w:fldChar w:fldCharType="begin"/>
      </w:r>
      <w:r w:rsidR="00EA6FF7">
        <w:instrText xml:space="preserve"> ADDIN ZOTERO_ITEM CSL_CITATION {"citationID":"By6poxzU","properties":{"formattedCitation":"[50]","plainCitation":"[50]","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EA6FF7" w:rsidRPr="00EA6FF7">
        <w:t>[50]</w:t>
      </w:r>
      <w:r w:rsidR="00D16116">
        <w:fldChar w:fldCharType="end"/>
      </w:r>
      <w:r w:rsidR="00735236">
        <w:t xml:space="preserve"> who used RFID tag to classify 3 sitting postures (a. Sitting straight, b. Leaning Forward, c. Leaning Backward). On the other hand, Wang et al. </w:t>
      </w:r>
      <w:r w:rsidR="00D16116">
        <w:fldChar w:fldCharType="begin"/>
      </w:r>
      <w:r w:rsidR="00EA6FF7">
        <w:instrText xml:space="preserve"> ADDIN ZOTERO_ITEM CSL_CITATION {"citationID":"PMpXGNGb","properties":{"formattedCitation":"[26]","plainCitation":"[26]","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EA6FF7" w:rsidRPr="00EA6FF7">
        <w:t>[26]</w:t>
      </w:r>
      <w:r w:rsidR="00D16116">
        <w:fldChar w:fldCharType="end"/>
      </w:r>
      <w:r w:rsidR="00735236">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EA6FF7">
        <w:instrText xml:space="preserve"> ADDIN ZOTERO_ITEM CSL_CITATION {"citationID":"VXBhrRrn","properties":{"formattedCitation":"[43]","plainCitation":"[43]","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EA6FF7" w:rsidRPr="00EA6FF7">
        <w:t>[43]</w:t>
      </w:r>
      <w:r w:rsidR="00116D08">
        <w:fldChar w:fldCharType="end"/>
      </w:r>
      <w:r w:rsidR="00116D08">
        <w:t xml:space="preserve"> </w:t>
      </w:r>
      <w:r w:rsidR="00735236">
        <w:t>looked at detecting up to 15 different postures which was the highest seen among other studies</w:t>
      </w:r>
      <w:r w:rsidR="00510258">
        <w:t xml:space="preserve"> found</w:t>
      </w:r>
      <w:r w:rsidR="00735236">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28117C4C"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EA6FF7">
        <w:instrText xml:space="preserve"> ADDIN ZOTERO_ITEM CSL_CITATION {"citationID":"LddtncA6","properties":{"formattedCitation":"[23,29,33,42,51]","plainCitation":"[23,29,33,42,5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EA6FF7" w:rsidRPr="00EA6FF7">
        <w:t>[23,29,33,42,51]</w:t>
      </w:r>
      <w:r w:rsidR="005734CA">
        <w:fldChar w:fldCharType="end"/>
      </w:r>
      <w:r>
        <w:t xml:space="preserve">. Another common method was the use of a Desktop application which was done by some studies </w:t>
      </w:r>
      <w:r w:rsidR="009359BE">
        <w:fldChar w:fldCharType="begin"/>
      </w:r>
      <w:r w:rsidR="00EA6FF7">
        <w:instrText xml:space="preserve"> ADDIN ZOTERO_ITEM CSL_CITATION {"citationID":"fflZDuek","properties":{"formattedCitation":"[26,36,41,48]","plainCitation":"[26,36,41,4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EA6FF7" w:rsidRPr="00EA6FF7">
        <w:t>[26,36,41,48]</w:t>
      </w:r>
      <w:r w:rsidR="009359BE">
        <w:fldChar w:fldCharType="end"/>
      </w:r>
      <w:r>
        <w:t>. Alternatively, instead of implementing an interactive platform such as a mobile or a desktop app,</w:t>
      </w:r>
      <w:r w:rsidR="00365487">
        <w:t xml:space="preserve"> Ran et al. </w:t>
      </w:r>
      <w:r w:rsidR="00365487">
        <w:fldChar w:fldCharType="begin"/>
      </w:r>
      <w:r w:rsidR="00EA6FF7">
        <w:instrText xml:space="preserve"> ADDIN ZOTERO_ITEM CSL_CITATION {"citationID":"pBafoljN","properties":{"formattedCitation":"[55]","plainCitation":"[55]","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EA6FF7" w:rsidRPr="00EA6FF7">
        <w:t>[55]</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EA6FF7">
        <w:instrText xml:space="preserve"> ADDIN ZOTERO_ITEM CSL_CITATION {"citationID":"G2YLu9L6","properties":{"formattedCitation":"[38]","plainCitation":"[38]","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EA6FF7" w:rsidRPr="00EA6FF7">
        <w:t>[38]</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7E1EE4E7"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w:t>
      </w:r>
      <w:r>
        <w:lastRenderedPageBreak/>
        <w:t>billion devices interconnected through IoT [45].  Ma et al.</w:t>
      </w:r>
      <w:r w:rsidR="007D1776">
        <w:fldChar w:fldCharType="begin"/>
      </w:r>
      <w:r w:rsidR="00EA6FF7">
        <w:instrText xml:space="preserve"> ADDIN ZOTERO_ITEM CSL_CITATION {"citationID":"SG8l7x0S","properties":{"formattedCitation":"[20]","plainCitation":"[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EA6FF7" w:rsidRPr="00EA6FF7">
        <w:t>[20]</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5" w:name="_Hlk89945590"/>
      <w:bookmarkStart w:id="76" w:name="_Hlk60054323"/>
      <w:r w:rsidRPr="00B27433">
        <w:rPr>
          <w:b/>
        </w:rPr>
        <w:t xml:space="preserve">Institutional Review Board Statement: </w:t>
      </w:r>
      <w:r w:rsidR="001718DC" w:rsidRPr="001718DC">
        <w:t>Not applicable</w:t>
      </w:r>
    </w:p>
    <w:bookmarkEnd w:id="75"/>
    <w:p w14:paraId="4D5C400A" w14:textId="549E61AD" w:rsidR="00974880" w:rsidRPr="007D75A8" w:rsidRDefault="00974880" w:rsidP="008F070A">
      <w:pPr>
        <w:pStyle w:val="MDPI62BackMatter"/>
        <w:spacing w:after="0"/>
      </w:pPr>
      <w:r w:rsidRPr="007D75A8">
        <w:rPr>
          <w:b/>
        </w:rPr>
        <w:lastRenderedPageBreak/>
        <w:t xml:space="preserve">Informed Consent Statement: </w:t>
      </w:r>
      <w:r w:rsidR="008F070A">
        <w:t>Not Applicable</w:t>
      </w:r>
    </w:p>
    <w:bookmarkEnd w:id="76"/>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7"/>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7"/>
      <w:r w:rsidR="00246D7F">
        <w:rPr>
          <w:rStyle w:val="CommentReference"/>
          <w:rFonts w:eastAsia="SimSun"/>
          <w:snapToGrid/>
          <w:lang w:eastAsia="zh-CN" w:bidi="ar-SA"/>
        </w:rPr>
        <w:commentReference w:id="77"/>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lastRenderedPageBreak/>
        <w:t>References</w:t>
      </w:r>
    </w:p>
    <w:p w14:paraId="720C468E" w14:textId="77777777" w:rsidR="00EA6FF7" w:rsidRDefault="007A08BB" w:rsidP="00EA6FF7">
      <w:pPr>
        <w:pStyle w:val="Bibliography"/>
      </w:pPr>
      <w:r>
        <w:fldChar w:fldCharType="begin"/>
      </w:r>
      <w:r w:rsidR="00EA6FF7">
        <w:instrText xml:space="preserve"> ADDIN ZOTERO_BIBL {"uncited":[],"omitted":[],"custom":[]} CSL_BIBLIOGRAPHY </w:instrText>
      </w:r>
      <w:r>
        <w:fldChar w:fldCharType="separate"/>
      </w:r>
      <w:r w:rsidR="00EA6FF7">
        <w:t xml:space="preserve">1. </w:t>
      </w:r>
      <w:r w:rsidR="00EA6FF7">
        <w:tab/>
        <w:t xml:space="preserve">Gill, T.K.; </w:t>
      </w:r>
      <w:proofErr w:type="spellStart"/>
      <w:r w:rsidR="00EA6FF7">
        <w:t>Mittinty</w:t>
      </w:r>
      <w:proofErr w:type="spellEnd"/>
      <w:r w:rsidR="00EA6FF7">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EA6FF7">
        <w:rPr>
          <w:i/>
          <w:iCs/>
        </w:rPr>
        <w:t>The Lancet Rheumatology</w:t>
      </w:r>
      <w:r w:rsidR="00EA6FF7">
        <w:t xml:space="preserve"> </w:t>
      </w:r>
      <w:r w:rsidR="00EA6FF7">
        <w:rPr>
          <w:b/>
          <w:bCs/>
        </w:rPr>
        <w:t>2023</w:t>
      </w:r>
      <w:r w:rsidR="00EA6FF7">
        <w:t xml:space="preserve">, </w:t>
      </w:r>
      <w:r w:rsidR="00EA6FF7">
        <w:rPr>
          <w:i/>
          <w:iCs/>
        </w:rPr>
        <w:t>5</w:t>
      </w:r>
      <w:r w:rsidR="00EA6FF7">
        <w:t>, e670–e682, doi:10.1016/S2665-9913(23)00232-1.</w:t>
      </w:r>
    </w:p>
    <w:p w14:paraId="5BFBA3E1" w14:textId="77777777" w:rsidR="00EA6FF7" w:rsidRDefault="00EA6FF7" w:rsidP="00EA6FF7">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xml:space="preserve">, 152–155, </w:t>
      </w:r>
      <w:proofErr w:type="gramStart"/>
      <w:r>
        <w:t>doi:10.1016/j.mpmed</w:t>
      </w:r>
      <w:proofErr w:type="gramEnd"/>
      <w:r>
        <w:t>.2017.12.005.</w:t>
      </w:r>
    </w:p>
    <w:p w14:paraId="5FCAD6F6" w14:textId="77777777" w:rsidR="00EA6FF7" w:rsidRDefault="00EA6FF7" w:rsidP="00EA6FF7">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03A58E9C" w14:textId="77777777" w:rsidR="00EA6FF7" w:rsidRDefault="00EA6FF7" w:rsidP="00EA6FF7">
      <w:pPr>
        <w:pStyle w:val="Bibliography"/>
      </w:pPr>
      <w:r>
        <w:t xml:space="preserve">4.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015CB817" w14:textId="77777777" w:rsidR="00EA6FF7" w:rsidRDefault="00EA6FF7" w:rsidP="00EA6FF7">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5D0EED6C" w14:textId="77777777" w:rsidR="00EA6FF7" w:rsidRDefault="00EA6FF7" w:rsidP="00EA6FF7">
      <w:pPr>
        <w:pStyle w:val="Bibliography"/>
      </w:pPr>
      <w:r>
        <w:t xml:space="preserve">6.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20B72260" w14:textId="77777777" w:rsidR="00EA6FF7" w:rsidRDefault="00EA6FF7" w:rsidP="00EA6FF7">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2CAE8F86" w14:textId="77777777" w:rsidR="00EA6FF7" w:rsidRDefault="00EA6FF7" w:rsidP="00EA6FF7">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3FC4C891" w14:textId="77777777" w:rsidR="00EA6FF7" w:rsidRDefault="00EA6FF7" w:rsidP="00EA6FF7">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7B4F480D" w14:textId="77777777" w:rsidR="00EA6FF7" w:rsidRDefault="00EA6FF7" w:rsidP="00EA6FF7">
      <w:pPr>
        <w:pStyle w:val="Bibliography"/>
      </w:pPr>
      <w:r>
        <w:t xml:space="preserve">10.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B8C11B6" w14:textId="77777777" w:rsidR="00EA6FF7" w:rsidRDefault="00EA6FF7" w:rsidP="00EA6FF7">
      <w:pPr>
        <w:pStyle w:val="Bibliography"/>
      </w:pPr>
      <w:r>
        <w:t xml:space="preserve">11.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379037AD" w14:textId="77777777" w:rsidR="00EA6FF7" w:rsidRDefault="00EA6FF7" w:rsidP="00EA6FF7">
      <w:pPr>
        <w:pStyle w:val="Bibliography"/>
      </w:pPr>
      <w:r>
        <w:t xml:space="preserve">12.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32B4C968" w14:textId="77777777" w:rsidR="00EA6FF7" w:rsidRDefault="00EA6FF7" w:rsidP="00EA6FF7">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5C9F614A" w14:textId="77777777" w:rsidR="00EA6FF7" w:rsidRDefault="00EA6FF7" w:rsidP="00EA6FF7">
      <w:pPr>
        <w:pStyle w:val="Bibliography"/>
      </w:pPr>
      <w:r>
        <w:t xml:space="preserve">14.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69642ACC" w14:textId="77777777" w:rsidR="00EA6FF7" w:rsidRDefault="00EA6FF7" w:rsidP="00EA6FF7">
      <w:pPr>
        <w:pStyle w:val="Bibliography"/>
      </w:pPr>
      <w:r>
        <w:t xml:space="preserve">15.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42CAC8EC" w14:textId="77777777" w:rsidR="00EA6FF7" w:rsidRDefault="00EA6FF7" w:rsidP="00EA6FF7">
      <w:pPr>
        <w:pStyle w:val="Bibliography"/>
      </w:pPr>
      <w:r>
        <w:t xml:space="preserve">16.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88AE664" w14:textId="77777777" w:rsidR="00EA6FF7" w:rsidRDefault="00EA6FF7" w:rsidP="00EA6FF7">
      <w:pPr>
        <w:pStyle w:val="Bibliography"/>
      </w:pPr>
      <w:r>
        <w:t xml:space="preserve">17.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03B5704F" w14:textId="77777777" w:rsidR="00EA6FF7" w:rsidRDefault="00EA6FF7" w:rsidP="00EA6FF7">
      <w:pPr>
        <w:pStyle w:val="Bibliography"/>
      </w:pPr>
      <w:r>
        <w:lastRenderedPageBreak/>
        <w:t xml:space="preserve">18.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62A2426A" w14:textId="77777777" w:rsidR="00EA6FF7" w:rsidRDefault="00EA6FF7" w:rsidP="00EA6FF7">
      <w:pPr>
        <w:pStyle w:val="Bibliography"/>
      </w:pPr>
      <w:r>
        <w:t xml:space="preserve">19.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05DAD3CC" w14:textId="77777777" w:rsidR="00EA6FF7" w:rsidRDefault="00EA6FF7" w:rsidP="00EA6FF7">
      <w:pPr>
        <w:pStyle w:val="Bibliography"/>
      </w:pPr>
      <w:r>
        <w:t xml:space="preserve">20.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36FBF32E" w14:textId="77777777" w:rsidR="00EA6FF7" w:rsidRDefault="00EA6FF7" w:rsidP="00EA6FF7">
      <w:pPr>
        <w:pStyle w:val="Bibliography"/>
      </w:pPr>
      <w:r>
        <w:t xml:space="preserve">21.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7AACFCC8" w14:textId="77777777" w:rsidR="00EA6FF7" w:rsidRDefault="00EA6FF7" w:rsidP="00EA6FF7">
      <w:pPr>
        <w:pStyle w:val="Bibliography"/>
      </w:pPr>
      <w:r>
        <w:t xml:space="preserve">22.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596A7306" w14:textId="77777777" w:rsidR="00EA6FF7" w:rsidRDefault="00EA6FF7" w:rsidP="00EA6FF7">
      <w:pPr>
        <w:pStyle w:val="Bibliography"/>
      </w:pPr>
      <w:r>
        <w:t xml:space="preserve">23.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63CB9C72" w14:textId="77777777" w:rsidR="00EA6FF7" w:rsidRDefault="00EA6FF7" w:rsidP="00EA6FF7">
      <w:pPr>
        <w:pStyle w:val="Bibliography"/>
      </w:pPr>
      <w:r>
        <w:t xml:space="preserve">24.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153DB781" w14:textId="77777777" w:rsidR="00EA6FF7" w:rsidRDefault="00EA6FF7" w:rsidP="00EA6FF7">
      <w:pPr>
        <w:pStyle w:val="Bibliography"/>
      </w:pPr>
      <w:r>
        <w:t xml:space="preserve">25. </w:t>
      </w:r>
      <w:r>
        <w:tab/>
        <w:t xml:space="preserve">Ahmad, J.; </w:t>
      </w:r>
      <w:proofErr w:type="spellStart"/>
      <w:r>
        <w:t>Sidén</w:t>
      </w:r>
      <w:proofErr w:type="spellEnd"/>
      <w:r>
        <w:t xml:space="preserve">, J.; Andersson, H. A Proposal </w:t>
      </w:r>
      <w:proofErr w:type="gramStart"/>
      <w:r>
        <w:t>of</w:t>
      </w:r>
      <w:proofErr w:type="gramEnd"/>
      <w:r>
        <w:t xml:space="preserve">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7BB58D87" w14:textId="77777777" w:rsidR="00EA6FF7" w:rsidRDefault="00EA6FF7" w:rsidP="00EA6FF7">
      <w:pPr>
        <w:pStyle w:val="Bibliography"/>
      </w:pPr>
      <w:r>
        <w:t xml:space="preserve">26.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7F0360AF" w14:textId="77777777" w:rsidR="00EA6FF7" w:rsidRDefault="00EA6FF7" w:rsidP="00EA6FF7">
      <w:pPr>
        <w:pStyle w:val="Bibliography"/>
      </w:pPr>
      <w:r>
        <w:t xml:space="preserve">27.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3FA12876" w14:textId="77777777" w:rsidR="00EA6FF7" w:rsidRDefault="00EA6FF7" w:rsidP="00EA6FF7">
      <w:pPr>
        <w:pStyle w:val="Bibliography"/>
      </w:pPr>
      <w:r>
        <w:t xml:space="preserve">28.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249A1FB2" w14:textId="77777777" w:rsidR="00EA6FF7" w:rsidRDefault="00EA6FF7" w:rsidP="00EA6FF7">
      <w:pPr>
        <w:pStyle w:val="Bibliography"/>
      </w:pPr>
      <w:r>
        <w:t xml:space="preserve">29.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7BEA78F" w14:textId="77777777" w:rsidR="00EA6FF7" w:rsidRDefault="00EA6FF7" w:rsidP="00EA6FF7">
      <w:pPr>
        <w:pStyle w:val="Bibliography"/>
      </w:pPr>
      <w:r>
        <w:t xml:space="preserve">30.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782F061E" w14:textId="77777777" w:rsidR="00EA6FF7" w:rsidRDefault="00EA6FF7" w:rsidP="00EA6FF7">
      <w:pPr>
        <w:pStyle w:val="Bibliography"/>
      </w:pPr>
      <w:r>
        <w:t xml:space="preserve">3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3F0A9FB0" w14:textId="77777777" w:rsidR="00EA6FF7" w:rsidRDefault="00EA6FF7" w:rsidP="00EA6FF7">
      <w:pPr>
        <w:pStyle w:val="Bibliography"/>
      </w:pPr>
      <w:r>
        <w:t xml:space="preserve">32.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159D0745" w14:textId="77777777" w:rsidR="00EA6FF7" w:rsidRDefault="00EA6FF7" w:rsidP="00EA6FF7">
      <w:pPr>
        <w:pStyle w:val="Bibliography"/>
      </w:pPr>
      <w:r>
        <w:t xml:space="preserve">33.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442C9DDC" w14:textId="77777777" w:rsidR="00EA6FF7" w:rsidRDefault="00EA6FF7" w:rsidP="00EA6FF7">
      <w:pPr>
        <w:pStyle w:val="Bibliography"/>
      </w:pPr>
      <w:r>
        <w:t xml:space="preserve">34.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7EB0D8CF" w14:textId="77777777" w:rsidR="00EA6FF7" w:rsidRDefault="00EA6FF7" w:rsidP="00EA6FF7">
      <w:pPr>
        <w:pStyle w:val="Bibliography"/>
      </w:pPr>
      <w:r>
        <w:lastRenderedPageBreak/>
        <w:t xml:space="preserve">35.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17A7FDF" w14:textId="77777777" w:rsidR="00EA6FF7" w:rsidRDefault="00EA6FF7" w:rsidP="00EA6FF7">
      <w:pPr>
        <w:pStyle w:val="Bibliography"/>
      </w:pPr>
      <w:r>
        <w:t xml:space="preserve">36.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338885D3" w14:textId="77777777" w:rsidR="00EA6FF7" w:rsidRDefault="00EA6FF7" w:rsidP="00EA6FF7">
      <w:pPr>
        <w:pStyle w:val="Bibliography"/>
      </w:pPr>
      <w:r>
        <w:t xml:space="preserve">37.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1782B424" w14:textId="77777777" w:rsidR="00EA6FF7" w:rsidRDefault="00EA6FF7" w:rsidP="00EA6FF7">
      <w:pPr>
        <w:pStyle w:val="Bibliography"/>
      </w:pPr>
      <w:r>
        <w:t xml:space="preserve">38.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C457D4E" w14:textId="77777777" w:rsidR="00EA6FF7" w:rsidRDefault="00EA6FF7" w:rsidP="00EA6FF7">
      <w:pPr>
        <w:pStyle w:val="Bibliography"/>
      </w:pPr>
      <w:r>
        <w:t xml:space="preserve">39.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60E4E3F6" w14:textId="77777777" w:rsidR="00EA6FF7" w:rsidRDefault="00EA6FF7" w:rsidP="00EA6FF7">
      <w:pPr>
        <w:pStyle w:val="Bibliography"/>
      </w:pPr>
      <w:r>
        <w:t xml:space="preserve">40.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480A5146" w14:textId="77777777" w:rsidR="00EA6FF7" w:rsidRDefault="00EA6FF7" w:rsidP="00EA6FF7">
      <w:pPr>
        <w:pStyle w:val="Bibliography"/>
      </w:pPr>
      <w:r>
        <w:t xml:space="preserve">41.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EDCBC67" w14:textId="77777777" w:rsidR="00EA6FF7" w:rsidRDefault="00EA6FF7" w:rsidP="00EA6FF7">
      <w:pPr>
        <w:pStyle w:val="Bibliography"/>
      </w:pPr>
      <w:r>
        <w:t xml:space="preserve">42.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5348A52" w14:textId="77777777" w:rsidR="00EA6FF7" w:rsidRDefault="00EA6FF7" w:rsidP="00EA6FF7">
      <w:pPr>
        <w:pStyle w:val="Bibliography"/>
      </w:pPr>
      <w:r>
        <w:t xml:space="preserve">43.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4BAB2988" w14:textId="77777777" w:rsidR="00EA6FF7" w:rsidRDefault="00EA6FF7" w:rsidP="00EA6FF7">
      <w:pPr>
        <w:pStyle w:val="Bibliography"/>
      </w:pPr>
      <w:r>
        <w:t xml:space="preserve">44.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006513A9" w14:textId="77777777" w:rsidR="00EA6FF7" w:rsidRDefault="00EA6FF7" w:rsidP="00EA6FF7">
      <w:pPr>
        <w:pStyle w:val="Bibliography"/>
      </w:pPr>
      <w:r>
        <w:t xml:space="preserve">45.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40AFF849" w14:textId="77777777" w:rsidR="00EA6FF7" w:rsidRDefault="00EA6FF7" w:rsidP="00EA6FF7">
      <w:pPr>
        <w:pStyle w:val="Bibliography"/>
      </w:pPr>
      <w:r>
        <w:t xml:space="preserve">46. </w:t>
      </w:r>
      <w:r>
        <w:tab/>
        <w:t xml:space="preserve">Sreejan, A.; Narayan, Y.S. A Review </w:t>
      </w:r>
      <w:proofErr w:type="gramStart"/>
      <w:r>
        <w:t>on</w:t>
      </w:r>
      <w:proofErr w:type="gramEnd"/>
      <w:r>
        <w:t xml:space="preserve">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9D4E3B6" w14:textId="77777777" w:rsidR="00EA6FF7" w:rsidRDefault="00EA6FF7" w:rsidP="00EA6FF7">
      <w:pPr>
        <w:pStyle w:val="Bibliography"/>
      </w:pPr>
      <w:r>
        <w:t xml:space="preserve">47.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7308127" w14:textId="77777777" w:rsidR="00EA6FF7" w:rsidRDefault="00EA6FF7" w:rsidP="00EA6FF7">
      <w:pPr>
        <w:pStyle w:val="Bibliography"/>
      </w:pPr>
      <w:r>
        <w:t xml:space="preserve">48.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5AD78C4F" w14:textId="77777777" w:rsidR="00EA6FF7" w:rsidRDefault="00EA6FF7" w:rsidP="00EA6FF7">
      <w:pPr>
        <w:pStyle w:val="Bibliography"/>
      </w:pPr>
      <w:r>
        <w:t xml:space="preserve">49.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1A2E960F" w14:textId="77777777" w:rsidR="00EA6FF7" w:rsidRDefault="00EA6FF7" w:rsidP="00EA6FF7">
      <w:pPr>
        <w:pStyle w:val="Bibliography"/>
      </w:pPr>
      <w:r>
        <w:t xml:space="preserve">50.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083F6B62" w14:textId="77777777" w:rsidR="00EA6FF7" w:rsidRDefault="00EA6FF7" w:rsidP="00EA6FF7">
      <w:pPr>
        <w:pStyle w:val="Bibliography"/>
      </w:pPr>
      <w:r>
        <w:lastRenderedPageBreak/>
        <w:t xml:space="preserve">51.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04074F58" w14:textId="77777777" w:rsidR="00EA6FF7" w:rsidRDefault="00EA6FF7" w:rsidP="00EA6FF7">
      <w:pPr>
        <w:pStyle w:val="Bibliography"/>
      </w:pPr>
      <w:r>
        <w:t xml:space="preserve">52.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277B940C" w14:textId="77777777" w:rsidR="00EA6FF7" w:rsidRDefault="00EA6FF7" w:rsidP="00EA6FF7">
      <w:pPr>
        <w:pStyle w:val="Bibliography"/>
      </w:pPr>
      <w:r>
        <w:t xml:space="preserve">53.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4AEB6939" w14:textId="77777777" w:rsidR="00EA6FF7" w:rsidRDefault="00EA6FF7" w:rsidP="00EA6FF7">
      <w:pPr>
        <w:pStyle w:val="Bibliography"/>
      </w:pPr>
      <w:r>
        <w:t xml:space="preserve">54. </w:t>
      </w:r>
      <w:r>
        <w:tab/>
      </w:r>
      <w:proofErr w:type="spellStart"/>
      <w:r>
        <w:t>Kappattanavar</w:t>
      </w:r>
      <w:proofErr w:type="spellEnd"/>
      <w:r>
        <w:t xml:space="preserve">, A.M.; </w:t>
      </w:r>
      <w:proofErr w:type="spellStart"/>
      <w:r>
        <w:t>Steckhan</w:t>
      </w:r>
      <w:proofErr w:type="spellEnd"/>
      <w:r>
        <w:t xml:space="preserve">, N.; Sachs, J.P.; Freitas Da Cruz, H.; </w:t>
      </w:r>
      <w:proofErr w:type="spellStart"/>
      <w:r>
        <w:t>Böttinger</w:t>
      </w:r>
      <w:proofErr w:type="spellEnd"/>
      <w:r>
        <w:t xml:space="preserve">, E.; </w:t>
      </w:r>
      <w:proofErr w:type="spellStart"/>
      <w:r>
        <w:t>Arnrich</w:t>
      </w:r>
      <w:proofErr w:type="spellEnd"/>
      <w:r>
        <w:t xml:space="preserve">, B. Monitoring of Sitting Postures </w:t>
      </w:r>
      <w:proofErr w:type="gramStart"/>
      <w:r>
        <w:t>With</w:t>
      </w:r>
      <w:proofErr w:type="gramEnd"/>
      <w:r>
        <w:t xml:space="preserve">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443099E1" w14:textId="77777777" w:rsidR="00EA6FF7" w:rsidRDefault="00EA6FF7" w:rsidP="00EA6FF7">
      <w:pPr>
        <w:pStyle w:val="Bibliography"/>
      </w:pPr>
      <w:r>
        <w:t xml:space="preserve">5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78E713F5"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B27139">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48"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7"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0"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61" w:author="Janusz Kulon" w:date="2024-01-18T13:16:00Z" w:initials="JK">
    <w:p w14:paraId="2DB404B3" w14:textId="77777777" w:rsidR="003E1429" w:rsidRDefault="003E1429" w:rsidP="003E1429">
      <w:pPr>
        <w:pStyle w:val="CommentText"/>
        <w:jc w:val="left"/>
      </w:pPr>
      <w:r>
        <w:rPr>
          <w:rStyle w:val="CommentReference"/>
        </w:rPr>
        <w:annotationRef/>
      </w:r>
      <w:r>
        <w:t>Is this figure commented on? How do you evaluate  the similarity? What does the size of the circle represent?</w:t>
      </w:r>
    </w:p>
  </w:comment>
  <w:comment w:id="67"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7"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1"/>
  <w15:commentEx w15:paraId="6FC4CB5D" w15:done="1"/>
  <w15:commentEx w15:paraId="73427861" w15:done="1"/>
  <w15:commentEx w15:paraId="077CF4E7" w15:done="1"/>
  <w15:commentEx w15:paraId="38BBC9C3" w15:done="0"/>
  <w15:commentEx w15:paraId="02CFEA66" w15:done="1"/>
  <w15:commentEx w15:paraId="2E2E0289" w15:done="1"/>
  <w15:commentEx w15:paraId="7C94E037" w15:done="1"/>
  <w15:commentEx w15:paraId="37AF06CE" w15:done="1"/>
  <w15:commentEx w15:paraId="5B43ED69" w15:done="1"/>
  <w15:commentEx w15:paraId="3FD1ADC7" w15:done="0"/>
  <w15:commentEx w15:paraId="2B62F48F" w15:done="0"/>
  <w15:commentEx w15:paraId="7F8D5297" w15:done="0"/>
  <w15:commentEx w15:paraId="091FA2A4" w15:done="0"/>
  <w15:commentEx w15:paraId="2DB404B3"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4301E05D" w16cex:dateUtc="2024-01-18T13:13:00Z"/>
  <w16cex:commentExtensible w16cex:durableId="121CBEE9" w16cex:dateUtc="2024-01-18T13:16: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091FA2A4" w16cid:durableId="4301E05D"/>
  <w16cid:commentId w16cid:paraId="2DB404B3" w16cid:durableId="121CBEE9"/>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4EDBE" w14:textId="77777777" w:rsidR="00B27139" w:rsidRDefault="00B27139">
      <w:pPr>
        <w:spacing w:line="240" w:lineRule="auto"/>
      </w:pPr>
      <w:r>
        <w:separator/>
      </w:r>
    </w:p>
  </w:endnote>
  <w:endnote w:type="continuationSeparator" w:id="0">
    <w:p w14:paraId="7BC425F9" w14:textId="77777777" w:rsidR="00B27139" w:rsidRDefault="00B271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8"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9" w:author="Janusz Kulon" w:date="2024-01-18T12:44:00Z">
          <w:rPr>
            <w:lang w:val="fr-CH"/>
          </w:rPr>
        </w:rPrChange>
      </w:rPr>
      <w:tab/>
    </w:r>
    <w:r w:rsidRPr="00943C10">
      <w:rPr>
        <w:lang w:val="it-IT"/>
        <w:rPrChange w:id="80"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E5CCA" w14:textId="77777777" w:rsidR="00B27139" w:rsidRDefault="00B27139">
      <w:pPr>
        <w:spacing w:line="240" w:lineRule="auto"/>
      </w:pPr>
      <w:r>
        <w:separator/>
      </w:r>
    </w:p>
  </w:footnote>
  <w:footnote w:type="continuationSeparator" w:id="0">
    <w:p w14:paraId="5554BB4E" w14:textId="77777777" w:rsidR="00B27139" w:rsidRDefault="00B271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368"/>
    <w:rsid w:val="00001DB4"/>
    <w:rsid w:val="00004247"/>
    <w:rsid w:val="00007D3D"/>
    <w:rsid w:val="00012035"/>
    <w:rsid w:val="000122AB"/>
    <w:rsid w:val="00012F4D"/>
    <w:rsid w:val="00013DA3"/>
    <w:rsid w:val="0001720C"/>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A99"/>
    <w:rsid w:val="00065B5F"/>
    <w:rsid w:val="0006703E"/>
    <w:rsid w:val="00070792"/>
    <w:rsid w:val="00072F75"/>
    <w:rsid w:val="000774FA"/>
    <w:rsid w:val="00080004"/>
    <w:rsid w:val="000920EF"/>
    <w:rsid w:val="000921C6"/>
    <w:rsid w:val="000965BE"/>
    <w:rsid w:val="00096C5B"/>
    <w:rsid w:val="000A05FC"/>
    <w:rsid w:val="000A1078"/>
    <w:rsid w:val="000A22EF"/>
    <w:rsid w:val="000A5F1C"/>
    <w:rsid w:val="000A7172"/>
    <w:rsid w:val="000A72BF"/>
    <w:rsid w:val="000B0C7D"/>
    <w:rsid w:val="000B4FD6"/>
    <w:rsid w:val="000B569B"/>
    <w:rsid w:val="000B5EC8"/>
    <w:rsid w:val="000B6F7E"/>
    <w:rsid w:val="000C6EF6"/>
    <w:rsid w:val="000D093B"/>
    <w:rsid w:val="000D386D"/>
    <w:rsid w:val="000D4377"/>
    <w:rsid w:val="000D745D"/>
    <w:rsid w:val="000E10A1"/>
    <w:rsid w:val="000E2958"/>
    <w:rsid w:val="000E48EA"/>
    <w:rsid w:val="000E49B8"/>
    <w:rsid w:val="000E6755"/>
    <w:rsid w:val="000F7EEF"/>
    <w:rsid w:val="00102E15"/>
    <w:rsid w:val="0010482A"/>
    <w:rsid w:val="00104A38"/>
    <w:rsid w:val="00106602"/>
    <w:rsid w:val="00107716"/>
    <w:rsid w:val="00114546"/>
    <w:rsid w:val="0011586B"/>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B2108"/>
    <w:rsid w:val="001B65E3"/>
    <w:rsid w:val="001C4008"/>
    <w:rsid w:val="001C60E4"/>
    <w:rsid w:val="001C6BA7"/>
    <w:rsid w:val="001D0990"/>
    <w:rsid w:val="001D1D0D"/>
    <w:rsid w:val="001D2764"/>
    <w:rsid w:val="001D3467"/>
    <w:rsid w:val="001D6A40"/>
    <w:rsid w:val="001E2AEB"/>
    <w:rsid w:val="001E4D3B"/>
    <w:rsid w:val="001E78D5"/>
    <w:rsid w:val="001E7DBA"/>
    <w:rsid w:val="001F3965"/>
    <w:rsid w:val="001F5853"/>
    <w:rsid w:val="001F6C8E"/>
    <w:rsid w:val="00204513"/>
    <w:rsid w:val="00214271"/>
    <w:rsid w:val="00217BC0"/>
    <w:rsid w:val="00222CA6"/>
    <w:rsid w:val="00230F90"/>
    <w:rsid w:val="0023111C"/>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1F1B"/>
    <w:rsid w:val="002A77E9"/>
    <w:rsid w:val="002B1144"/>
    <w:rsid w:val="002B1557"/>
    <w:rsid w:val="002B4990"/>
    <w:rsid w:val="002B5A55"/>
    <w:rsid w:val="002B5C8F"/>
    <w:rsid w:val="002B786A"/>
    <w:rsid w:val="002C0F71"/>
    <w:rsid w:val="002C44D5"/>
    <w:rsid w:val="002C58FA"/>
    <w:rsid w:val="002C622D"/>
    <w:rsid w:val="002D527E"/>
    <w:rsid w:val="002D70FE"/>
    <w:rsid w:val="002D7310"/>
    <w:rsid w:val="002D7871"/>
    <w:rsid w:val="002D7AC1"/>
    <w:rsid w:val="002D7D5E"/>
    <w:rsid w:val="002E03E4"/>
    <w:rsid w:val="002E32B4"/>
    <w:rsid w:val="002E34CD"/>
    <w:rsid w:val="002E69A2"/>
    <w:rsid w:val="002F26EF"/>
    <w:rsid w:val="002F3AF5"/>
    <w:rsid w:val="002F519B"/>
    <w:rsid w:val="0030186F"/>
    <w:rsid w:val="00303767"/>
    <w:rsid w:val="0030687D"/>
    <w:rsid w:val="0030701D"/>
    <w:rsid w:val="00310216"/>
    <w:rsid w:val="00311AE0"/>
    <w:rsid w:val="00315D74"/>
    <w:rsid w:val="00317AC0"/>
    <w:rsid w:val="00320D3C"/>
    <w:rsid w:val="00326141"/>
    <w:rsid w:val="003317E6"/>
    <w:rsid w:val="00335AD8"/>
    <w:rsid w:val="00335DC6"/>
    <w:rsid w:val="00336831"/>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625"/>
    <w:rsid w:val="00380AAD"/>
    <w:rsid w:val="00381B0E"/>
    <w:rsid w:val="003879C2"/>
    <w:rsid w:val="003879CC"/>
    <w:rsid w:val="00392C34"/>
    <w:rsid w:val="003A1A3F"/>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7CB2"/>
    <w:rsid w:val="00401B29"/>
    <w:rsid w:val="00401D30"/>
    <w:rsid w:val="004072F0"/>
    <w:rsid w:val="004133BA"/>
    <w:rsid w:val="004144C5"/>
    <w:rsid w:val="00416C94"/>
    <w:rsid w:val="00420A3D"/>
    <w:rsid w:val="00421DAE"/>
    <w:rsid w:val="004223D5"/>
    <w:rsid w:val="00422435"/>
    <w:rsid w:val="00422649"/>
    <w:rsid w:val="00424A49"/>
    <w:rsid w:val="00430029"/>
    <w:rsid w:val="004332C2"/>
    <w:rsid w:val="00435E48"/>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1CAC"/>
    <w:rsid w:val="004846E4"/>
    <w:rsid w:val="004853C6"/>
    <w:rsid w:val="004860FC"/>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F0C07"/>
    <w:rsid w:val="004F30C0"/>
    <w:rsid w:val="004F5641"/>
    <w:rsid w:val="004F5EEF"/>
    <w:rsid w:val="00510258"/>
    <w:rsid w:val="00521F2D"/>
    <w:rsid w:val="00530748"/>
    <w:rsid w:val="0053287E"/>
    <w:rsid w:val="00532D3F"/>
    <w:rsid w:val="0053554F"/>
    <w:rsid w:val="00535E6D"/>
    <w:rsid w:val="00544F17"/>
    <w:rsid w:val="00545897"/>
    <w:rsid w:val="00546FFF"/>
    <w:rsid w:val="00554016"/>
    <w:rsid w:val="00554497"/>
    <w:rsid w:val="00556E99"/>
    <w:rsid w:val="0055789E"/>
    <w:rsid w:val="005608DF"/>
    <w:rsid w:val="00562FC7"/>
    <w:rsid w:val="005643C5"/>
    <w:rsid w:val="00567257"/>
    <w:rsid w:val="00571EA7"/>
    <w:rsid w:val="005734CA"/>
    <w:rsid w:val="00577137"/>
    <w:rsid w:val="00582397"/>
    <w:rsid w:val="005851B2"/>
    <w:rsid w:val="0058611F"/>
    <w:rsid w:val="0058626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882"/>
    <w:rsid w:val="005D28B4"/>
    <w:rsid w:val="005D48B7"/>
    <w:rsid w:val="005D7B57"/>
    <w:rsid w:val="005E25DB"/>
    <w:rsid w:val="005E2BCD"/>
    <w:rsid w:val="005F159A"/>
    <w:rsid w:val="006027AC"/>
    <w:rsid w:val="00602D1F"/>
    <w:rsid w:val="0060325B"/>
    <w:rsid w:val="00604F0C"/>
    <w:rsid w:val="00605DEE"/>
    <w:rsid w:val="00607C93"/>
    <w:rsid w:val="0061122C"/>
    <w:rsid w:val="00615581"/>
    <w:rsid w:val="00616CEF"/>
    <w:rsid w:val="00617F9E"/>
    <w:rsid w:val="006204BF"/>
    <w:rsid w:val="00621A2A"/>
    <w:rsid w:val="00621FA4"/>
    <w:rsid w:val="00625FF5"/>
    <w:rsid w:val="00627F07"/>
    <w:rsid w:val="00627F28"/>
    <w:rsid w:val="00632932"/>
    <w:rsid w:val="006434BC"/>
    <w:rsid w:val="00643773"/>
    <w:rsid w:val="00645882"/>
    <w:rsid w:val="0064678E"/>
    <w:rsid w:val="0064712E"/>
    <w:rsid w:val="00647ACF"/>
    <w:rsid w:val="00655DDE"/>
    <w:rsid w:val="00661460"/>
    <w:rsid w:val="006623FF"/>
    <w:rsid w:val="0066301F"/>
    <w:rsid w:val="00665EBC"/>
    <w:rsid w:val="006706ED"/>
    <w:rsid w:val="0067077E"/>
    <w:rsid w:val="00670CE4"/>
    <w:rsid w:val="0068192E"/>
    <w:rsid w:val="00681F10"/>
    <w:rsid w:val="00683581"/>
    <w:rsid w:val="00683603"/>
    <w:rsid w:val="006843E2"/>
    <w:rsid w:val="00684B0D"/>
    <w:rsid w:val="00685A14"/>
    <w:rsid w:val="0069016C"/>
    <w:rsid w:val="00691AA3"/>
    <w:rsid w:val="00692393"/>
    <w:rsid w:val="00695578"/>
    <w:rsid w:val="006A0990"/>
    <w:rsid w:val="006A0F39"/>
    <w:rsid w:val="006A2084"/>
    <w:rsid w:val="006A64EF"/>
    <w:rsid w:val="006B0336"/>
    <w:rsid w:val="006B20D5"/>
    <w:rsid w:val="006B377C"/>
    <w:rsid w:val="006B3D52"/>
    <w:rsid w:val="006C3A1E"/>
    <w:rsid w:val="006C64AD"/>
    <w:rsid w:val="006C66E6"/>
    <w:rsid w:val="006C6ED9"/>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28A4"/>
    <w:rsid w:val="0071484F"/>
    <w:rsid w:val="00717F4D"/>
    <w:rsid w:val="00723B17"/>
    <w:rsid w:val="00725E63"/>
    <w:rsid w:val="007262F6"/>
    <w:rsid w:val="007273C6"/>
    <w:rsid w:val="00730AE0"/>
    <w:rsid w:val="00732927"/>
    <w:rsid w:val="007333A0"/>
    <w:rsid w:val="00733AA7"/>
    <w:rsid w:val="00735236"/>
    <w:rsid w:val="00735819"/>
    <w:rsid w:val="00736C05"/>
    <w:rsid w:val="0074143B"/>
    <w:rsid w:val="00741E43"/>
    <w:rsid w:val="00742F10"/>
    <w:rsid w:val="00743DD4"/>
    <w:rsid w:val="0075170B"/>
    <w:rsid w:val="0075353B"/>
    <w:rsid w:val="00755FD4"/>
    <w:rsid w:val="00761BFC"/>
    <w:rsid w:val="00764085"/>
    <w:rsid w:val="00764D84"/>
    <w:rsid w:val="00770D6E"/>
    <w:rsid w:val="00770E7B"/>
    <w:rsid w:val="007712FB"/>
    <w:rsid w:val="00774833"/>
    <w:rsid w:val="0077488E"/>
    <w:rsid w:val="00777CAB"/>
    <w:rsid w:val="00781D1A"/>
    <w:rsid w:val="00783AD1"/>
    <w:rsid w:val="00794AAE"/>
    <w:rsid w:val="007970B3"/>
    <w:rsid w:val="007A08BB"/>
    <w:rsid w:val="007A169D"/>
    <w:rsid w:val="007A5D3C"/>
    <w:rsid w:val="007B36C8"/>
    <w:rsid w:val="007B65CE"/>
    <w:rsid w:val="007C2AC7"/>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68F5"/>
    <w:rsid w:val="00843224"/>
    <w:rsid w:val="008432E2"/>
    <w:rsid w:val="00843DC4"/>
    <w:rsid w:val="0085407B"/>
    <w:rsid w:val="00855DDF"/>
    <w:rsid w:val="00861B5C"/>
    <w:rsid w:val="008633AC"/>
    <w:rsid w:val="00864137"/>
    <w:rsid w:val="00866FC1"/>
    <w:rsid w:val="00870C6F"/>
    <w:rsid w:val="00875D3E"/>
    <w:rsid w:val="00876F4D"/>
    <w:rsid w:val="008810CD"/>
    <w:rsid w:val="0088199C"/>
    <w:rsid w:val="0088200B"/>
    <w:rsid w:val="008837AF"/>
    <w:rsid w:val="00886EDD"/>
    <w:rsid w:val="0089129A"/>
    <w:rsid w:val="00892953"/>
    <w:rsid w:val="0089502E"/>
    <w:rsid w:val="00897848"/>
    <w:rsid w:val="008A11FF"/>
    <w:rsid w:val="008A1B99"/>
    <w:rsid w:val="008A3A6A"/>
    <w:rsid w:val="008A550A"/>
    <w:rsid w:val="008A6C81"/>
    <w:rsid w:val="008B02A4"/>
    <w:rsid w:val="008B02B2"/>
    <w:rsid w:val="008B04EA"/>
    <w:rsid w:val="008B13CE"/>
    <w:rsid w:val="008B4619"/>
    <w:rsid w:val="008B5CF5"/>
    <w:rsid w:val="008B612F"/>
    <w:rsid w:val="008B63A3"/>
    <w:rsid w:val="008C59BD"/>
    <w:rsid w:val="008D2D50"/>
    <w:rsid w:val="008D2E88"/>
    <w:rsid w:val="008D65BE"/>
    <w:rsid w:val="008E11BB"/>
    <w:rsid w:val="008E399F"/>
    <w:rsid w:val="008E5863"/>
    <w:rsid w:val="008E5A67"/>
    <w:rsid w:val="008F05AB"/>
    <w:rsid w:val="008F070A"/>
    <w:rsid w:val="008F541B"/>
    <w:rsid w:val="008F6696"/>
    <w:rsid w:val="00901295"/>
    <w:rsid w:val="00901CAE"/>
    <w:rsid w:val="00902F90"/>
    <w:rsid w:val="00904E60"/>
    <w:rsid w:val="00907CF8"/>
    <w:rsid w:val="00910275"/>
    <w:rsid w:val="00911B1A"/>
    <w:rsid w:val="00913916"/>
    <w:rsid w:val="00913BBC"/>
    <w:rsid w:val="0091546D"/>
    <w:rsid w:val="009169F1"/>
    <w:rsid w:val="0091748C"/>
    <w:rsid w:val="00917B70"/>
    <w:rsid w:val="00923CA2"/>
    <w:rsid w:val="00925A50"/>
    <w:rsid w:val="00925AEC"/>
    <w:rsid w:val="00927119"/>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B20DA"/>
    <w:rsid w:val="009B6D1C"/>
    <w:rsid w:val="009C1197"/>
    <w:rsid w:val="009C6F9A"/>
    <w:rsid w:val="009C7198"/>
    <w:rsid w:val="009C7E74"/>
    <w:rsid w:val="009D0D08"/>
    <w:rsid w:val="009D1C0F"/>
    <w:rsid w:val="009D27C1"/>
    <w:rsid w:val="009D47FE"/>
    <w:rsid w:val="009D5FEF"/>
    <w:rsid w:val="009E0B63"/>
    <w:rsid w:val="009E29FC"/>
    <w:rsid w:val="009E38C7"/>
    <w:rsid w:val="009E4B0B"/>
    <w:rsid w:val="009E584D"/>
    <w:rsid w:val="009F4432"/>
    <w:rsid w:val="009F4E5D"/>
    <w:rsid w:val="009F5DFF"/>
    <w:rsid w:val="009F70E6"/>
    <w:rsid w:val="00A02F01"/>
    <w:rsid w:val="00A04B2D"/>
    <w:rsid w:val="00A0504F"/>
    <w:rsid w:val="00A05178"/>
    <w:rsid w:val="00A10201"/>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3144"/>
    <w:rsid w:val="00AA34D1"/>
    <w:rsid w:val="00AA5616"/>
    <w:rsid w:val="00AC1248"/>
    <w:rsid w:val="00AC1BBA"/>
    <w:rsid w:val="00AC478D"/>
    <w:rsid w:val="00AC5D9C"/>
    <w:rsid w:val="00AC7BA8"/>
    <w:rsid w:val="00AD1288"/>
    <w:rsid w:val="00AE1DC4"/>
    <w:rsid w:val="00AE2596"/>
    <w:rsid w:val="00AE4DC0"/>
    <w:rsid w:val="00AE7C84"/>
    <w:rsid w:val="00AF43F9"/>
    <w:rsid w:val="00AF504B"/>
    <w:rsid w:val="00AF52C8"/>
    <w:rsid w:val="00AF61A5"/>
    <w:rsid w:val="00AF7571"/>
    <w:rsid w:val="00B0200B"/>
    <w:rsid w:val="00B026D2"/>
    <w:rsid w:val="00B043C7"/>
    <w:rsid w:val="00B0624B"/>
    <w:rsid w:val="00B12E4D"/>
    <w:rsid w:val="00B1653C"/>
    <w:rsid w:val="00B17219"/>
    <w:rsid w:val="00B17B20"/>
    <w:rsid w:val="00B26BA1"/>
    <w:rsid w:val="00B27139"/>
    <w:rsid w:val="00B31295"/>
    <w:rsid w:val="00B3382C"/>
    <w:rsid w:val="00B379B7"/>
    <w:rsid w:val="00B40C01"/>
    <w:rsid w:val="00B40F0F"/>
    <w:rsid w:val="00B53B6D"/>
    <w:rsid w:val="00B53E13"/>
    <w:rsid w:val="00B54269"/>
    <w:rsid w:val="00B55FF5"/>
    <w:rsid w:val="00B6112C"/>
    <w:rsid w:val="00B62A6E"/>
    <w:rsid w:val="00B62C65"/>
    <w:rsid w:val="00B66445"/>
    <w:rsid w:val="00B718CB"/>
    <w:rsid w:val="00B737F2"/>
    <w:rsid w:val="00B75AC7"/>
    <w:rsid w:val="00B768DE"/>
    <w:rsid w:val="00B83D03"/>
    <w:rsid w:val="00B90F41"/>
    <w:rsid w:val="00B958EA"/>
    <w:rsid w:val="00B96074"/>
    <w:rsid w:val="00B9665A"/>
    <w:rsid w:val="00B97BA0"/>
    <w:rsid w:val="00BA0BAB"/>
    <w:rsid w:val="00BB0DF8"/>
    <w:rsid w:val="00BB117C"/>
    <w:rsid w:val="00BB5199"/>
    <w:rsid w:val="00BB6348"/>
    <w:rsid w:val="00BB7246"/>
    <w:rsid w:val="00BC06EF"/>
    <w:rsid w:val="00BC60EC"/>
    <w:rsid w:val="00BC7983"/>
    <w:rsid w:val="00BE3F91"/>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91B"/>
    <w:rsid w:val="00C343FE"/>
    <w:rsid w:val="00C35DFC"/>
    <w:rsid w:val="00C371AE"/>
    <w:rsid w:val="00C46FA4"/>
    <w:rsid w:val="00C55C4B"/>
    <w:rsid w:val="00C63CFB"/>
    <w:rsid w:val="00C64437"/>
    <w:rsid w:val="00C67E4C"/>
    <w:rsid w:val="00C74FA2"/>
    <w:rsid w:val="00C76330"/>
    <w:rsid w:val="00C802D3"/>
    <w:rsid w:val="00C80A7B"/>
    <w:rsid w:val="00C83DC1"/>
    <w:rsid w:val="00C8709B"/>
    <w:rsid w:val="00C97B26"/>
    <w:rsid w:val="00CA0383"/>
    <w:rsid w:val="00CA1D7B"/>
    <w:rsid w:val="00CA3C9E"/>
    <w:rsid w:val="00CA4948"/>
    <w:rsid w:val="00CA58DF"/>
    <w:rsid w:val="00CB101D"/>
    <w:rsid w:val="00CB219E"/>
    <w:rsid w:val="00CB4382"/>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D03CBA"/>
    <w:rsid w:val="00D12612"/>
    <w:rsid w:val="00D15522"/>
    <w:rsid w:val="00D157BF"/>
    <w:rsid w:val="00D16116"/>
    <w:rsid w:val="00D162E9"/>
    <w:rsid w:val="00D20880"/>
    <w:rsid w:val="00D20981"/>
    <w:rsid w:val="00D21FAE"/>
    <w:rsid w:val="00D32E2F"/>
    <w:rsid w:val="00D40574"/>
    <w:rsid w:val="00D408CD"/>
    <w:rsid w:val="00D42D71"/>
    <w:rsid w:val="00D43E1F"/>
    <w:rsid w:val="00D45615"/>
    <w:rsid w:val="00D46295"/>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D2C50"/>
    <w:rsid w:val="00DD2DDD"/>
    <w:rsid w:val="00DD34F9"/>
    <w:rsid w:val="00DD7E19"/>
    <w:rsid w:val="00DE70C8"/>
    <w:rsid w:val="00DF25C3"/>
    <w:rsid w:val="00DF281D"/>
    <w:rsid w:val="00DF2A6B"/>
    <w:rsid w:val="00DF3ACF"/>
    <w:rsid w:val="00DF4052"/>
    <w:rsid w:val="00DF7608"/>
    <w:rsid w:val="00E02AA2"/>
    <w:rsid w:val="00E03954"/>
    <w:rsid w:val="00E06DD1"/>
    <w:rsid w:val="00E11121"/>
    <w:rsid w:val="00E116C4"/>
    <w:rsid w:val="00E16624"/>
    <w:rsid w:val="00E22A5D"/>
    <w:rsid w:val="00E23A75"/>
    <w:rsid w:val="00E240C1"/>
    <w:rsid w:val="00E2476B"/>
    <w:rsid w:val="00E25B0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1E40"/>
    <w:rsid w:val="00E74609"/>
    <w:rsid w:val="00E770F9"/>
    <w:rsid w:val="00E777DD"/>
    <w:rsid w:val="00E81C57"/>
    <w:rsid w:val="00E84B46"/>
    <w:rsid w:val="00E86931"/>
    <w:rsid w:val="00E87D46"/>
    <w:rsid w:val="00E9090D"/>
    <w:rsid w:val="00E91723"/>
    <w:rsid w:val="00E92BEF"/>
    <w:rsid w:val="00E93210"/>
    <w:rsid w:val="00E95767"/>
    <w:rsid w:val="00E9715D"/>
    <w:rsid w:val="00E97998"/>
    <w:rsid w:val="00EA1D64"/>
    <w:rsid w:val="00EA510A"/>
    <w:rsid w:val="00EA589B"/>
    <w:rsid w:val="00EA6FF7"/>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75871"/>
    <w:rsid w:val="00F80EB8"/>
    <w:rsid w:val="00F8699A"/>
    <w:rsid w:val="00F877EB"/>
    <w:rsid w:val="00FA2A7C"/>
    <w:rsid w:val="00FA3CE1"/>
    <w:rsid w:val="00FA42EC"/>
    <w:rsid w:val="00FA5436"/>
    <w:rsid w:val="00FA7232"/>
    <w:rsid w:val="00FA7328"/>
    <w:rsid w:val="00FB0FBE"/>
    <w:rsid w:val="00FB1119"/>
    <w:rsid w:val="00FB1248"/>
    <w:rsid w:val="00FB2688"/>
    <w:rsid w:val="00FB2E6B"/>
    <w:rsid w:val="00FC0349"/>
    <w:rsid w:val="00FC1D18"/>
    <w:rsid w:val="00FC3929"/>
    <w:rsid w:val="00FC471A"/>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1225</TotalTime>
  <Pages>1</Pages>
  <Words>31534</Words>
  <Characters>179745</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0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34</cp:revision>
  <dcterms:created xsi:type="dcterms:W3CDTF">2024-01-18T09:54:00Z</dcterms:created>
  <dcterms:modified xsi:type="dcterms:W3CDTF">2024-01-29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